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632A9" w:rsidRPr="00DF3D9D" w:rsidRDefault="00702AE4" w:rsidP="00702AE4">
      <w:pPr>
        <w:spacing w:after="0" w:line="240" w:lineRule="auto"/>
        <w:jc w:val="center"/>
        <w:rPr>
          <w:rFonts w:asciiTheme="majorHAnsi" w:hAnsiTheme="majorHAnsi" w:cstheme="majorBidi"/>
          <w:b/>
          <w:bCs/>
          <w:sz w:val="30"/>
          <w:szCs w:val="30"/>
        </w:rPr>
      </w:pPr>
      <w:r w:rsidRPr="00DF3D9D">
        <w:rPr>
          <w:rFonts w:asciiTheme="majorHAnsi" w:hAnsiTheme="majorHAnsi" w:cstheme="majorBidi"/>
          <w:b/>
          <w:bCs/>
          <w:sz w:val="30"/>
          <w:szCs w:val="30"/>
          <w:lang w:val="id-ID"/>
        </w:rPr>
        <w:t>REKONSTRUKSI HUKUM</w:t>
      </w:r>
      <w:r w:rsidRPr="00DF3D9D">
        <w:rPr>
          <w:rFonts w:asciiTheme="majorHAnsi" w:hAnsiTheme="majorHAnsi" w:cstheme="majorBidi"/>
          <w:b/>
          <w:bCs/>
          <w:sz w:val="30"/>
          <w:szCs w:val="30"/>
        </w:rPr>
        <w:t xml:space="preserve"> PENYELESAIAN SENGKETA</w:t>
      </w:r>
    </w:p>
    <w:p w:rsidR="00DE7C10" w:rsidRPr="00DF3D9D" w:rsidRDefault="00702AE4" w:rsidP="00702AE4">
      <w:pPr>
        <w:spacing w:after="0" w:line="240" w:lineRule="auto"/>
        <w:jc w:val="center"/>
        <w:rPr>
          <w:rFonts w:asciiTheme="majorHAnsi" w:hAnsiTheme="majorHAnsi" w:cstheme="majorBidi"/>
          <w:b/>
          <w:bCs/>
          <w:sz w:val="30"/>
          <w:szCs w:val="30"/>
        </w:rPr>
      </w:pPr>
      <w:r w:rsidRPr="00DF3D9D">
        <w:rPr>
          <w:rFonts w:asciiTheme="majorHAnsi" w:hAnsiTheme="majorHAnsi" w:cstheme="majorBidi"/>
          <w:b/>
          <w:bCs/>
          <w:sz w:val="30"/>
          <w:szCs w:val="30"/>
          <w:lang w:val="id-ID"/>
        </w:rPr>
        <w:t>PASAR MODAL SYARIAH</w:t>
      </w:r>
      <w:r w:rsidRPr="00DF3D9D">
        <w:rPr>
          <w:rFonts w:asciiTheme="majorHAnsi" w:hAnsiTheme="majorHAnsi" w:cstheme="majorBidi"/>
          <w:b/>
          <w:bCs/>
          <w:sz w:val="30"/>
          <w:szCs w:val="30"/>
        </w:rPr>
        <w:t>:</w:t>
      </w:r>
    </w:p>
    <w:p w:rsidR="00702AE4" w:rsidRPr="00DF3D9D" w:rsidRDefault="00702AE4" w:rsidP="00702AE4">
      <w:pPr>
        <w:spacing w:after="0" w:line="240" w:lineRule="auto"/>
        <w:jc w:val="center"/>
        <w:rPr>
          <w:rFonts w:asciiTheme="majorHAnsi" w:hAnsiTheme="majorHAnsi" w:cstheme="majorBidi"/>
          <w:b/>
          <w:bCs/>
          <w:sz w:val="30"/>
          <w:szCs w:val="30"/>
        </w:rPr>
      </w:pPr>
      <w:r w:rsidRPr="00DF3D9D">
        <w:rPr>
          <w:rFonts w:asciiTheme="majorHAnsi" w:hAnsiTheme="majorHAnsi" w:cstheme="majorBidi"/>
          <w:b/>
          <w:bCs/>
          <w:sz w:val="30"/>
          <w:szCs w:val="30"/>
        </w:rPr>
        <w:t>PENGUATAN ASPEK REGULASI UNTUK</w:t>
      </w:r>
    </w:p>
    <w:p w:rsidR="00105C45" w:rsidRPr="00DF3D9D" w:rsidRDefault="00702AE4" w:rsidP="00702AE4">
      <w:pPr>
        <w:spacing w:after="0" w:line="240" w:lineRule="auto"/>
        <w:jc w:val="center"/>
        <w:rPr>
          <w:rFonts w:asciiTheme="majorHAnsi" w:hAnsiTheme="majorHAnsi" w:cstheme="majorBidi"/>
          <w:b/>
          <w:bCs/>
          <w:sz w:val="30"/>
          <w:szCs w:val="30"/>
        </w:rPr>
      </w:pPr>
      <w:r w:rsidRPr="00DF3D9D">
        <w:rPr>
          <w:rFonts w:asciiTheme="majorHAnsi" w:hAnsiTheme="majorHAnsi" w:cstheme="majorBidi"/>
          <w:b/>
          <w:bCs/>
          <w:sz w:val="30"/>
          <w:szCs w:val="30"/>
        </w:rPr>
        <w:t>M</w:t>
      </w:r>
      <w:r w:rsidRPr="00DF3D9D">
        <w:rPr>
          <w:rFonts w:asciiTheme="majorHAnsi" w:hAnsiTheme="majorHAnsi" w:cstheme="majorBidi"/>
          <w:b/>
          <w:bCs/>
          <w:sz w:val="30"/>
          <w:szCs w:val="30"/>
          <w:lang w:val="id-ID"/>
        </w:rPr>
        <w:t xml:space="preserve">EMBERIKAN </w:t>
      </w:r>
      <w:r w:rsidRPr="00DF3D9D">
        <w:rPr>
          <w:rFonts w:asciiTheme="majorHAnsi" w:hAnsiTheme="majorHAnsi" w:cstheme="majorBidi"/>
          <w:b/>
          <w:bCs/>
          <w:sz w:val="30"/>
          <w:szCs w:val="30"/>
        </w:rPr>
        <w:t>KEPASTIAN HUKUM</w:t>
      </w:r>
    </w:p>
    <w:p w:rsidR="00037396" w:rsidRPr="00DF3D9D" w:rsidRDefault="00037396" w:rsidP="00702AE4">
      <w:pPr>
        <w:spacing w:after="0" w:line="240" w:lineRule="auto"/>
        <w:jc w:val="center"/>
        <w:rPr>
          <w:rFonts w:asciiTheme="majorHAnsi" w:hAnsiTheme="majorHAnsi" w:cstheme="majorBidi"/>
          <w:b/>
          <w:bCs/>
          <w:sz w:val="30"/>
          <w:szCs w:val="30"/>
        </w:rPr>
      </w:pPr>
    </w:p>
    <w:p w:rsidR="0079644F" w:rsidRPr="00DF3D9D" w:rsidRDefault="00702AE4" w:rsidP="00702AE4">
      <w:pPr>
        <w:spacing w:after="0" w:line="240" w:lineRule="auto"/>
        <w:jc w:val="center"/>
        <w:rPr>
          <w:rFonts w:asciiTheme="majorHAnsi" w:hAnsiTheme="majorHAnsi" w:cstheme="majorBidi"/>
          <w:b/>
          <w:bCs/>
          <w:i/>
          <w:iCs/>
          <w:sz w:val="30"/>
          <w:szCs w:val="30"/>
        </w:rPr>
      </w:pPr>
      <w:r w:rsidRPr="00DF3D9D">
        <w:rPr>
          <w:rFonts w:asciiTheme="majorHAnsi" w:hAnsiTheme="majorHAnsi" w:cstheme="majorBidi"/>
          <w:b/>
          <w:bCs/>
          <w:i/>
          <w:iCs/>
          <w:sz w:val="30"/>
          <w:szCs w:val="30"/>
        </w:rPr>
        <w:t>RECONSTRUCTION OF LEGAL DISPUTE SETTLEMENT OF</w:t>
      </w:r>
    </w:p>
    <w:p w:rsidR="0079644F" w:rsidRPr="00DF3D9D" w:rsidRDefault="00702AE4" w:rsidP="00702AE4">
      <w:pPr>
        <w:spacing w:after="0" w:line="240" w:lineRule="auto"/>
        <w:jc w:val="center"/>
        <w:rPr>
          <w:rFonts w:asciiTheme="majorHAnsi" w:hAnsiTheme="majorHAnsi" w:cstheme="majorBidi"/>
          <w:b/>
          <w:bCs/>
          <w:i/>
          <w:iCs/>
          <w:sz w:val="30"/>
          <w:szCs w:val="30"/>
        </w:rPr>
      </w:pPr>
      <w:r w:rsidRPr="00DF3D9D">
        <w:rPr>
          <w:rFonts w:asciiTheme="majorHAnsi" w:hAnsiTheme="majorHAnsi" w:cstheme="majorBidi"/>
          <w:b/>
          <w:bCs/>
          <w:i/>
          <w:iCs/>
          <w:sz w:val="30"/>
          <w:szCs w:val="30"/>
        </w:rPr>
        <w:t>ISLAMIC CAPITAL MARKET:</w:t>
      </w:r>
    </w:p>
    <w:p w:rsidR="00702AE4" w:rsidRPr="00DF3D9D" w:rsidRDefault="00702AE4" w:rsidP="00702AE4">
      <w:pPr>
        <w:tabs>
          <w:tab w:val="left" w:pos="4111"/>
        </w:tabs>
        <w:spacing w:after="0" w:line="240" w:lineRule="auto"/>
        <w:jc w:val="center"/>
        <w:rPr>
          <w:rFonts w:asciiTheme="majorHAnsi" w:hAnsiTheme="majorHAnsi" w:cstheme="majorBidi"/>
          <w:b/>
          <w:bCs/>
          <w:i/>
          <w:iCs/>
          <w:sz w:val="30"/>
          <w:szCs w:val="30"/>
        </w:rPr>
      </w:pPr>
      <w:r w:rsidRPr="00DF3D9D">
        <w:rPr>
          <w:rFonts w:asciiTheme="majorHAnsi" w:hAnsiTheme="majorHAnsi" w:cstheme="majorBidi"/>
          <w:b/>
          <w:bCs/>
          <w:i/>
          <w:iCs/>
          <w:sz w:val="30"/>
          <w:szCs w:val="30"/>
        </w:rPr>
        <w:t>STRENGTHENING THE REGULATORY ASPECT TO</w:t>
      </w:r>
    </w:p>
    <w:p w:rsidR="00105C45" w:rsidRPr="00702AE4" w:rsidRDefault="00702AE4" w:rsidP="00702AE4">
      <w:pPr>
        <w:tabs>
          <w:tab w:val="left" w:pos="4111"/>
        </w:tabs>
        <w:spacing w:after="0" w:line="240" w:lineRule="auto"/>
        <w:jc w:val="center"/>
        <w:rPr>
          <w:rFonts w:asciiTheme="majorBidi" w:hAnsiTheme="majorBidi" w:cstheme="majorBidi"/>
          <w:b/>
          <w:bCs/>
          <w:i/>
          <w:iCs/>
          <w:sz w:val="28"/>
          <w:szCs w:val="28"/>
          <w:lang w:val="id-ID"/>
        </w:rPr>
      </w:pPr>
      <w:r w:rsidRPr="00DF3D9D">
        <w:rPr>
          <w:rFonts w:asciiTheme="majorHAnsi" w:hAnsiTheme="majorHAnsi" w:cstheme="majorBidi"/>
          <w:b/>
          <w:bCs/>
          <w:i/>
          <w:iCs/>
          <w:sz w:val="30"/>
          <w:szCs w:val="30"/>
        </w:rPr>
        <w:t>PROVIDE LEGAL CERTAINTY</w:t>
      </w:r>
    </w:p>
    <w:p w:rsidR="00DE7C10" w:rsidRDefault="00DE7C10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FE03CE" w:rsidRPr="000B54A9" w:rsidRDefault="00FE03CE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DE7C10" w:rsidRPr="00763A95" w:rsidRDefault="00DE7C10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EDI HUD</w:t>
      </w:r>
      <w:r w:rsidR="000C3B11">
        <w:rPr>
          <w:rFonts w:asciiTheme="majorBidi" w:hAnsiTheme="majorBidi" w:cstheme="majorBidi"/>
          <w:b/>
          <w:bCs/>
          <w:sz w:val="24"/>
          <w:szCs w:val="24"/>
          <w:lang w:val="id-ID"/>
        </w:rPr>
        <w:t>I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ATA</w:t>
      </w:r>
    </w:p>
    <w:p w:rsidR="00DE7C10" w:rsidRPr="00763A95" w:rsidRDefault="00DE7C10" w:rsidP="00702AE4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Pengadilan Agama Banjarbaru </w:t>
      </w:r>
    </w:p>
    <w:p w:rsidR="00DE7C10" w:rsidRPr="00763A95" w:rsidRDefault="00DE7C10" w:rsidP="00702AE4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Jl. Trikora No. 4 Banjarbaru Kalimantan Selatan</w:t>
      </w:r>
    </w:p>
    <w:p w:rsidR="00DE7C10" w:rsidRPr="00F75B20" w:rsidRDefault="00DE7C10" w:rsidP="00702AE4">
      <w:pPr>
        <w:spacing w:after="0" w:line="240" w:lineRule="auto"/>
        <w:jc w:val="center"/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id-ID"/>
        </w:rPr>
      </w:pPr>
      <w:r w:rsidRPr="00F75B20">
        <w:rPr>
          <w:rFonts w:asciiTheme="majorBidi" w:hAnsiTheme="majorBidi" w:cstheme="majorBidi"/>
          <w:sz w:val="24"/>
          <w:szCs w:val="24"/>
          <w:lang w:val="id-ID"/>
        </w:rPr>
        <w:t xml:space="preserve">Email: </w:t>
      </w:r>
      <w:hyperlink r:id="rId8" w:history="1">
        <w:r w:rsidRPr="00F75B20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edihudiata31122012@gmail.com</w:t>
        </w:r>
      </w:hyperlink>
    </w:p>
    <w:p w:rsidR="00FE03CE" w:rsidRDefault="00FE03CE" w:rsidP="00702AE4">
      <w:pPr>
        <w:spacing w:after="0" w:line="240" w:lineRule="auto"/>
        <w:rPr>
          <w:rFonts w:asciiTheme="majorBidi" w:hAnsiTheme="majorBidi" w:cstheme="majorBidi"/>
          <w:sz w:val="24"/>
          <w:szCs w:val="24"/>
          <w:lang w:val="id-ID"/>
        </w:rPr>
      </w:pPr>
    </w:p>
    <w:tbl>
      <w:tblPr>
        <w:tblW w:w="0" w:type="auto"/>
        <w:tblLook w:val="0600" w:firstRow="0" w:lastRow="0" w:firstColumn="0" w:lastColumn="0" w:noHBand="1" w:noVBand="1"/>
      </w:tblPr>
      <w:tblGrid>
        <w:gridCol w:w="2977"/>
        <w:gridCol w:w="2685"/>
        <w:gridCol w:w="2831"/>
      </w:tblGrid>
      <w:tr w:rsidR="00702AE4" w:rsidRPr="00590CF6" w:rsidTr="00CC7F10">
        <w:tc>
          <w:tcPr>
            <w:tcW w:w="2977" w:type="dxa"/>
            <w:shd w:val="clear" w:color="auto" w:fill="auto"/>
            <w:vAlign w:val="center"/>
          </w:tcPr>
          <w:p w:rsidR="00702AE4" w:rsidRPr="00590CF6" w:rsidRDefault="00702AE4" w:rsidP="00CC7F10">
            <w:pPr>
              <w:pStyle w:val="Default"/>
              <w:jc w:val="center"/>
              <w:rPr>
                <w:rFonts w:ascii="Times New Roman" w:hAnsi="Times New Roman" w:cs="Times New Roman"/>
                <w:color w:val="auto"/>
                <w:sz w:val="22"/>
                <w:szCs w:val="22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Diterima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 :</w:t>
            </w:r>
            <w:proofErr w:type="gramEnd"/>
            <w:r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13</w:t>
            </w:r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0</w:t>
            </w:r>
            <w: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3</w:t>
            </w:r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201</w:t>
            </w:r>
            <w:r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7</w:t>
            </w:r>
          </w:p>
        </w:tc>
        <w:tc>
          <w:tcPr>
            <w:tcW w:w="2685" w:type="dxa"/>
            <w:shd w:val="clear" w:color="auto" w:fill="auto"/>
            <w:vAlign w:val="center"/>
          </w:tcPr>
          <w:p w:rsidR="00702AE4" w:rsidRPr="00675F7E" w:rsidRDefault="00702AE4" w:rsidP="00CC7F10">
            <w:pPr>
              <w:pStyle w:val="Default"/>
              <w:jc w:val="center"/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proofErr w:type="spellStart"/>
            <w:proofErr w:type="gramStart"/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Revisi</w:t>
            </w:r>
            <w:proofErr w:type="spellEnd"/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 :</w:t>
            </w:r>
            <w:proofErr w:type="gramEnd"/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27</w:t>
            </w:r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</w:t>
            </w:r>
            <w: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07</w:t>
            </w:r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201</w:t>
            </w:r>
            <w: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7</w:t>
            </w:r>
          </w:p>
        </w:tc>
        <w:tc>
          <w:tcPr>
            <w:tcW w:w="2831" w:type="dxa"/>
            <w:shd w:val="clear" w:color="auto" w:fill="auto"/>
            <w:vAlign w:val="center"/>
          </w:tcPr>
          <w:p w:rsidR="00702AE4" w:rsidRPr="00590CF6" w:rsidRDefault="00702AE4" w:rsidP="00CC7F10">
            <w:pPr>
              <w:pStyle w:val="Default"/>
              <w:ind w:left="-100"/>
              <w:jc w:val="center"/>
              <w:rPr>
                <w:rFonts w:ascii="Times New Roman" w:hAnsi="Times New Roman" w:cs="Times New Roman"/>
                <w:color w:val="auto"/>
                <w:sz w:val="22"/>
                <w:szCs w:val="22"/>
              </w:rPr>
            </w:pPr>
            <w:proofErr w:type="spellStart"/>
            <w:proofErr w:type="gramStart"/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Disetujui</w:t>
            </w:r>
            <w:proofErr w:type="spellEnd"/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 :</w:t>
            </w:r>
            <w:proofErr w:type="gramEnd"/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27</w:t>
            </w:r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0</w:t>
            </w:r>
            <w: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7</w:t>
            </w:r>
            <w:r w:rsidRPr="00590CF6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/2017</w:t>
            </w:r>
          </w:p>
        </w:tc>
      </w:tr>
    </w:tbl>
    <w:p w:rsidR="00702AE4" w:rsidRDefault="00702AE4" w:rsidP="00702AE4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  <w:lang w:val="id-ID"/>
        </w:rPr>
      </w:pPr>
      <w:proofErr w:type="gramStart"/>
      <w:r w:rsidRPr="006B3E54">
        <w:rPr>
          <w:rFonts w:ascii="Times New Roman" w:hAnsi="Times New Roman" w:cs="Times New Roman"/>
          <w:b/>
        </w:rPr>
        <w:t>DOI</w:t>
      </w:r>
      <w:r>
        <w:rPr>
          <w:rFonts w:ascii="Times New Roman" w:hAnsi="Times New Roman" w:cs="Times New Roman"/>
          <w:b/>
        </w:rPr>
        <w:t xml:space="preserve"> :</w:t>
      </w:r>
      <w:proofErr w:type="gramEnd"/>
      <w:r>
        <w:rPr>
          <w:rFonts w:ascii="Times New Roman" w:hAnsi="Times New Roman" w:cs="Times New Roman"/>
          <w:b/>
        </w:rPr>
        <w:t xml:space="preserve"> </w:t>
      </w:r>
      <w:r w:rsidRPr="00EA48D1">
        <w:rPr>
          <w:rFonts w:asciiTheme="majorBidi" w:hAnsiTheme="majorBidi" w:cstheme="majorBidi"/>
          <w:b/>
        </w:rPr>
        <w:t>10.25216/JHP.6.</w:t>
      </w:r>
      <w:r>
        <w:rPr>
          <w:rFonts w:asciiTheme="majorBidi" w:hAnsiTheme="majorBidi" w:cstheme="majorBidi"/>
          <w:b/>
        </w:rPr>
        <w:t>2</w:t>
      </w:r>
      <w:r w:rsidRPr="00EA48D1">
        <w:rPr>
          <w:rFonts w:asciiTheme="majorBidi" w:hAnsiTheme="majorBidi" w:cstheme="majorBidi"/>
          <w:b/>
        </w:rPr>
        <w:t>.2017.</w:t>
      </w:r>
      <w:r w:rsidR="009D6631">
        <w:rPr>
          <w:rFonts w:asciiTheme="majorBidi" w:hAnsiTheme="majorBidi" w:cstheme="majorBidi"/>
          <w:b/>
        </w:rPr>
        <w:t>297</w:t>
      </w:r>
      <w:r w:rsidRPr="00EA48D1">
        <w:rPr>
          <w:rFonts w:asciiTheme="majorBidi" w:hAnsiTheme="majorBidi" w:cstheme="majorBidi"/>
          <w:b/>
        </w:rPr>
        <w:t>-</w:t>
      </w:r>
      <w:r w:rsidR="009D6631">
        <w:rPr>
          <w:rFonts w:asciiTheme="majorBidi" w:hAnsiTheme="majorBidi" w:cstheme="majorBidi"/>
          <w:b/>
        </w:rPr>
        <w:t>316</w:t>
      </w:r>
    </w:p>
    <w:p w:rsidR="00FE03CE" w:rsidRPr="00763A95" w:rsidRDefault="00FE03CE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DE7C10" w:rsidRPr="00763A95" w:rsidRDefault="00DE7C10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ABSTRAK</w:t>
      </w:r>
    </w:p>
    <w:p w:rsidR="00DE7C10" w:rsidRPr="00104BF7" w:rsidRDefault="00DE7C10" w:rsidP="00702AE4">
      <w:pPr>
        <w:tabs>
          <w:tab w:val="left" w:pos="4111"/>
        </w:tabs>
        <w:spacing w:after="0" w:line="240" w:lineRule="auto"/>
        <w:jc w:val="both"/>
        <w:rPr>
          <w:rFonts w:asciiTheme="majorBidi" w:hAnsiTheme="majorBidi" w:cstheme="majorBidi"/>
          <w:iCs/>
          <w:sz w:val="24"/>
          <w:szCs w:val="24"/>
          <w:lang w:val="id-ID"/>
        </w:rPr>
      </w:pPr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>Regulasi mengenai pasar modal syariah mengikuti aturan yang terdapat dalam UU 8/1995 tentang Pasar Modal, Fatwa DSN MUI Nomor 40/IX/ 2003, Peraturan Bapepam</w:t>
      </w:r>
      <w:r w:rsidRPr="00104BF7">
        <w:rPr>
          <w:rFonts w:asciiTheme="majorBidi" w:hAnsiTheme="majorBidi" w:cstheme="majorBidi"/>
          <w:iCs/>
          <w:sz w:val="24"/>
          <w:szCs w:val="24"/>
          <w:shd w:val="clear" w:color="auto" w:fill="FFFFFF"/>
          <w:lang w:val="id-ID"/>
        </w:rPr>
        <w:t xml:space="preserve"> dan LK Nomor IX.A.13, Nomor IX.A.14,</w:t>
      </w:r>
      <w:r w:rsidRPr="00104BF7">
        <w:rPr>
          <w:rStyle w:val="apple-converted-space"/>
          <w:rFonts w:asciiTheme="majorBidi" w:hAnsiTheme="majorBidi" w:cstheme="majorBidi"/>
          <w:iCs/>
          <w:sz w:val="24"/>
          <w:szCs w:val="24"/>
          <w:shd w:val="clear" w:color="auto" w:fill="FFFFFF"/>
          <w:lang w:val="id-ID"/>
        </w:rPr>
        <w:t xml:space="preserve"> dan </w:t>
      </w:r>
      <w:r w:rsidRPr="00104BF7">
        <w:rPr>
          <w:rFonts w:asciiTheme="majorBidi" w:hAnsiTheme="majorBidi" w:cstheme="majorBidi"/>
          <w:iCs/>
          <w:sz w:val="24"/>
          <w:szCs w:val="24"/>
          <w:shd w:val="clear" w:color="auto" w:fill="FFFFFF"/>
          <w:lang w:val="id-ID"/>
        </w:rPr>
        <w:t>Nomor II.K.1.</w:t>
      </w:r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 xml:space="preserve"> Dari beberapa aturan tersebut, belum ada yang secara jelas mengatur penyelesaian sengketa pasar modal syariah </w:t>
      </w:r>
      <w:r w:rsidR="00104BF7" w:rsidRPr="00104BF7">
        <w:rPr>
          <w:rFonts w:asciiTheme="majorBidi" w:hAnsiTheme="majorBidi" w:cstheme="majorBidi"/>
          <w:iCs/>
          <w:sz w:val="24"/>
          <w:szCs w:val="24"/>
          <w:lang w:val="id-ID"/>
        </w:rPr>
        <w:t xml:space="preserve">baik secara </w:t>
      </w:r>
      <w:proofErr w:type="spellStart"/>
      <w:r w:rsidR="00104BF7" w:rsidRPr="00104BF7">
        <w:rPr>
          <w:rFonts w:asciiTheme="majorBidi" w:hAnsiTheme="majorBidi" w:cstheme="majorBidi"/>
          <w:iCs/>
          <w:sz w:val="24"/>
          <w:szCs w:val="24"/>
          <w:lang w:val="id-ID"/>
        </w:rPr>
        <w:t>litigasi</w:t>
      </w:r>
      <w:proofErr w:type="spellEnd"/>
      <w:r w:rsidR="00104BF7" w:rsidRPr="00104BF7">
        <w:rPr>
          <w:rFonts w:asciiTheme="majorBidi" w:hAnsiTheme="majorBidi" w:cstheme="majorBidi"/>
          <w:iCs/>
          <w:sz w:val="24"/>
          <w:szCs w:val="24"/>
          <w:lang w:val="id-ID"/>
        </w:rPr>
        <w:t xml:space="preserve"> maupun </w:t>
      </w:r>
      <w:proofErr w:type="spellStart"/>
      <w:r w:rsidR="00104BF7" w:rsidRPr="00104BF7">
        <w:rPr>
          <w:rFonts w:asciiTheme="majorBidi" w:hAnsiTheme="majorBidi" w:cstheme="majorBidi"/>
          <w:iCs/>
          <w:sz w:val="24"/>
          <w:szCs w:val="24"/>
          <w:lang w:val="id-ID"/>
        </w:rPr>
        <w:t>non</w:t>
      </w:r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>litigasi</w:t>
      </w:r>
      <w:proofErr w:type="spellEnd"/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 xml:space="preserve"> sehingga menimbulkan kekosongan hukum </w:t>
      </w:r>
      <w:r w:rsidRPr="00104BF7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Pr="00104BF7">
        <w:rPr>
          <w:rFonts w:asciiTheme="majorBidi" w:hAnsiTheme="majorBidi" w:cstheme="majorBidi"/>
          <w:i/>
          <w:sz w:val="24"/>
          <w:szCs w:val="24"/>
          <w:lang w:val="id-ID"/>
        </w:rPr>
        <w:t>leemten</w:t>
      </w:r>
      <w:proofErr w:type="spellEnd"/>
      <w:r w:rsidRPr="00104BF7">
        <w:rPr>
          <w:rFonts w:asciiTheme="majorBidi" w:hAnsiTheme="majorBidi" w:cstheme="majorBidi"/>
          <w:i/>
          <w:sz w:val="24"/>
          <w:szCs w:val="24"/>
          <w:lang w:val="id-ID"/>
        </w:rPr>
        <w:t xml:space="preserve"> in </w:t>
      </w:r>
      <w:proofErr w:type="spellStart"/>
      <w:r w:rsidRPr="00104BF7">
        <w:rPr>
          <w:rFonts w:asciiTheme="majorBidi" w:hAnsiTheme="majorBidi" w:cstheme="majorBidi"/>
          <w:i/>
          <w:sz w:val="24"/>
          <w:szCs w:val="24"/>
          <w:lang w:val="id-ID"/>
        </w:rPr>
        <w:t>het</w:t>
      </w:r>
      <w:proofErr w:type="spellEnd"/>
      <w:r w:rsidRPr="00104BF7">
        <w:rPr>
          <w:rFonts w:asciiTheme="majorBidi" w:hAnsiTheme="majorBidi" w:cstheme="majorBidi"/>
          <w:i/>
          <w:sz w:val="24"/>
          <w:szCs w:val="24"/>
          <w:lang w:val="id-ID"/>
        </w:rPr>
        <w:t xml:space="preserve"> </w:t>
      </w:r>
      <w:proofErr w:type="spellStart"/>
      <w:r w:rsidRPr="00104BF7">
        <w:rPr>
          <w:rFonts w:asciiTheme="majorBidi" w:hAnsiTheme="majorBidi" w:cstheme="majorBidi"/>
          <w:i/>
          <w:sz w:val="24"/>
          <w:szCs w:val="24"/>
          <w:lang w:val="id-ID"/>
        </w:rPr>
        <w:t>recht</w:t>
      </w:r>
      <w:proofErr w:type="spellEnd"/>
      <w:r w:rsidRPr="00104BF7">
        <w:rPr>
          <w:rFonts w:asciiTheme="majorBidi" w:hAnsiTheme="majorBidi" w:cstheme="majorBidi"/>
          <w:sz w:val="24"/>
          <w:szCs w:val="24"/>
          <w:lang w:val="id-ID"/>
        </w:rPr>
        <w:t>)</w:t>
      </w:r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 xml:space="preserve">. Ketentuan penyelesaian sengketa ekonomi syariah, termasuk di dalamnya sengketa pasar modal syariah, hanya terdapat dalam UU 3/2006. Melalui metode penelitian kuantitatif, penelitian ini berupaya mengharmoniskan aturan yang kosong sekaligus juga mengisi kekosongan hukum tersebut. Penelitian berkesimpulan penyelesaian sengketa pasar modal syariah secara </w:t>
      </w:r>
      <w:proofErr w:type="spellStart"/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>litigasi</w:t>
      </w:r>
      <w:proofErr w:type="spellEnd"/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 xml:space="preserve"> diselesaikan di Pengadi</w:t>
      </w:r>
      <w:r w:rsidR="00104BF7">
        <w:rPr>
          <w:rFonts w:asciiTheme="majorBidi" w:hAnsiTheme="majorBidi" w:cstheme="majorBidi"/>
          <w:iCs/>
          <w:sz w:val="24"/>
          <w:szCs w:val="24"/>
          <w:lang w:val="id-ID"/>
        </w:rPr>
        <w:t xml:space="preserve">lan Agama, sementara secara </w:t>
      </w:r>
      <w:proofErr w:type="spellStart"/>
      <w:r w:rsidR="00104BF7">
        <w:rPr>
          <w:rFonts w:asciiTheme="majorBidi" w:hAnsiTheme="majorBidi" w:cstheme="majorBidi"/>
          <w:iCs/>
          <w:sz w:val="24"/>
          <w:szCs w:val="24"/>
          <w:lang w:val="id-ID"/>
        </w:rPr>
        <w:t>non</w:t>
      </w:r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>litigasi</w:t>
      </w:r>
      <w:proofErr w:type="spellEnd"/>
      <w:r w:rsidRPr="00104BF7">
        <w:rPr>
          <w:rFonts w:asciiTheme="majorBidi" w:hAnsiTheme="majorBidi" w:cstheme="majorBidi"/>
          <w:iCs/>
          <w:sz w:val="24"/>
          <w:szCs w:val="24"/>
          <w:lang w:val="id-ID"/>
        </w:rPr>
        <w:t xml:space="preserve"> diselesaikan melalui BASYARNAS dan/atau sebagaimana sengketa perdata lainnya juga dapat diselesaikan melalui Alternatif Penyelesaian Sengketa sesuai UU 30/1999.</w:t>
      </w:r>
    </w:p>
    <w:p w:rsidR="00DE7C10" w:rsidRPr="00104BF7" w:rsidRDefault="00DE7C10" w:rsidP="00702AE4">
      <w:pPr>
        <w:tabs>
          <w:tab w:val="left" w:pos="4111"/>
        </w:tabs>
        <w:spacing w:after="0" w:line="240" w:lineRule="auto"/>
        <w:jc w:val="both"/>
        <w:rPr>
          <w:rFonts w:asciiTheme="majorBidi" w:hAnsiTheme="majorBidi" w:cstheme="majorBidi"/>
          <w:iCs/>
          <w:sz w:val="24"/>
          <w:szCs w:val="24"/>
          <w:lang w:val="id-ID"/>
        </w:rPr>
      </w:pPr>
    </w:p>
    <w:p w:rsidR="00DE7C10" w:rsidRPr="00104BF7" w:rsidRDefault="00DE7C10" w:rsidP="00702AE4">
      <w:pPr>
        <w:tabs>
          <w:tab w:val="left" w:pos="4111"/>
        </w:tabs>
        <w:spacing w:after="0" w:line="240" w:lineRule="auto"/>
        <w:jc w:val="both"/>
        <w:rPr>
          <w:rFonts w:asciiTheme="majorBidi" w:hAnsiTheme="majorBidi" w:cstheme="majorBidi"/>
          <w:b/>
          <w:iCs/>
          <w:sz w:val="24"/>
          <w:szCs w:val="24"/>
          <w:lang w:val="id-ID"/>
        </w:rPr>
      </w:pPr>
      <w:r w:rsidRPr="00104BF7">
        <w:rPr>
          <w:rFonts w:asciiTheme="majorBidi" w:hAnsiTheme="majorBidi" w:cstheme="majorBidi"/>
          <w:b/>
          <w:iCs/>
          <w:sz w:val="24"/>
          <w:szCs w:val="24"/>
          <w:lang w:val="id-ID"/>
        </w:rPr>
        <w:t>Kata kunci: kekoson</w:t>
      </w:r>
      <w:r w:rsidR="00FE03CE" w:rsidRPr="00104BF7">
        <w:rPr>
          <w:rFonts w:asciiTheme="majorBidi" w:hAnsiTheme="majorBidi" w:cstheme="majorBidi"/>
          <w:b/>
          <w:iCs/>
          <w:sz w:val="24"/>
          <w:szCs w:val="24"/>
          <w:lang w:val="id-ID"/>
        </w:rPr>
        <w:t>gan hukum, pasar modal syariah</w:t>
      </w:r>
    </w:p>
    <w:p w:rsidR="00DE7C10" w:rsidRPr="00763A95" w:rsidRDefault="00DE7C10" w:rsidP="00702AE4">
      <w:pPr>
        <w:tabs>
          <w:tab w:val="left" w:pos="4111"/>
        </w:tabs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A47B69" w:rsidRDefault="00A47B69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</w:p>
    <w:p w:rsidR="0079644F" w:rsidRPr="0079644F" w:rsidRDefault="0079644F" w:rsidP="00702AE4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</w:pPr>
      <w:r w:rsidRPr="0079644F">
        <w:rPr>
          <w:rFonts w:asciiTheme="majorBidi" w:hAnsiTheme="majorBidi" w:cstheme="majorBidi"/>
          <w:b/>
          <w:bCs/>
          <w:i/>
          <w:sz w:val="24"/>
          <w:szCs w:val="24"/>
          <w:lang w:val="id-ID"/>
        </w:rPr>
        <w:lastRenderedPageBreak/>
        <w:t>ABSTRACT</w:t>
      </w:r>
    </w:p>
    <w:p w:rsidR="0079644F" w:rsidRPr="0079644F" w:rsidRDefault="0079644F" w:rsidP="00702AE4">
      <w:pPr>
        <w:tabs>
          <w:tab w:val="left" w:pos="4111"/>
        </w:tabs>
        <w:spacing w:after="0" w:line="240" w:lineRule="auto"/>
        <w:jc w:val="both"/>
        <w:rPr>
          <w:rFonts w:asciiTheme="majorBidi" w:hAnsiTheme="majorBidi" w:cstheme="majorBidi"/>
          <w:i/>
          <w:iCs/>
          <w:sz w:val="24"/>
          <w:szCs w:val="24"/>
          <w:lang w:val="id-ID"/>
        </w:rPr>
      </w:pPr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The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gulati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of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slamic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apital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marke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following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ule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ontaine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Law 8/1995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Capital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Marke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, DSN MUI Fatwa No. 40 / IX / 2003, Bapepam-LK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Number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X.A.13, No. IX.A.14,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an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No. II. K.1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From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a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ule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,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nothing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has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learly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set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slamic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apital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marke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soluti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,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both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litigati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an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non-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litigati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sulting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a legal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vacuum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(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leemte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he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ch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). Islamic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economic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settlemen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provision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,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including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over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slamic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apital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marke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,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i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only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foun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Law 3/2006.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rough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quantitativ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search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method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,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study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sough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o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harmoniz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empty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ule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a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sam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im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filling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u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legal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vacuum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. The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search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onclude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a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settlemen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litigati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of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Islamic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apital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market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settle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ligiou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ourt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,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whil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non-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litigati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solve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rough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BASYARNAS (National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Sharia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Arbitrati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Boar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)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an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/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or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as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other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ivil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s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ca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also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b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solved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through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Alternativ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Resolution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accordance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>with</w:t>
      </w:r>
      <w:proofErr w:type="spellEnd"/>
      <w:r w:rsidRPr="0079644F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Law 30/1999.</w:t>
      </w:r>
    </w:p>
    <w:p w:rsidR="0079644F" w:rsidRDefault="0079644F" w:rsidP="00702AE4">
      <w:pPr>
        <w:tabs>
          <w:tab w:val="left" w:pos="4111"/>
        </w:tabs>
        <w:spacing w:after="0" w:line="240" w:lineRule="auto"/>
        <w:jc w:val="both"/>
        <w:rPr>
          <w:rFonts w:asciiTheme="majorBidi" w:hAnsiTheme="majorBidi" w:cstheme="majorBidi"/>
          <w:iCs/>
          <w:sz w:val="24"/>
          <w:szCs w:val="24"/>
          <w:lang w:val="id-ID"/>
        </w:rPr>
      </w:pPr>
    </w:p>
    <w:p w:rsidR="0079644F" w:rsidRPr="0079644F" w:rsidRDefault="0079644F" w:rsidP="00702AE4">
      <w:pPr>
        <w:tabs>
          <w:tab w:val="left" w:pos="4111"/>
        </w:tabs>
        <w:spacing w:after="0" w:line="240" w:lineRule="auto"/>
        <w:jc w:val="both"/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</w:pPr>
      <w:proofErr w:type="spellStart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>Keywords</w:t>
      </w:r>
      <w:proofErr w:type="spellEnd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 xml:space="preserve">: legal </w:t>
      </w:r>
      <w:proofErr w:type="spellStart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>vacuum</w:t>
      </w:r>
      <w:proofErr w:type="spellEnd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 xml:space="preserve">, </w:t>
      </w:r>
      <w:proofErr w:type="spellStart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>the</w:t>
      </w:r>
      <w:proofErr w:type="spellEnd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 xml:space="preserve"> Islamic </w:t>
      </w:r>
      <w:proofErr w:type="spellStart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>capital</w:t>
      </w:r>
      <w:proofErr w:type="spellEnd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 xml:space="preserve"> </w:t>
      </w:r>
      <w:proofErr w:type="spellStart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>market</w:t>
      </w:r>
      <w:proofErr w:type="spellEnd"/>
      <w:r w:rsidRPr="0079644F">
        <w:rPr>
          <w:rFonts w:asciiTheme="majorBidi" w:hAnsiTheme="majorBidi" w:cstheme="majorBidi"/>
          <w:b/>
          <w:i/>
          <w:iCs/>
          <w:sz w:val="24"/>
          <w:szCs w:val="24"/>
          <w:lang w:val="id-ID"/>
        </w:rPr>
        <w:t>.</w:t>
      </w:r>
    </w:p>
    <w:p w:rsidR="0079644F" w:rsidRDefault="0079644F" w:rsidP="008F3825">
      <w:pPr>
        <w:pStyle w:val="ListParagraph"/>
        <w:tabs>
          <w:tab w:val="left" w:pos="4111"/>
        </w:tabs>
        <w:spacing w:after="0" w:line="240" w:lineRule="auto"/>
        <w:ind w:left="2204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8F3825" w:rsidRPr="0079644F" w:rsidRDefault="008F3825" w:rsidP="008F3825">
      <w:pPr>
        <w:pStyle w:val="ListParagraph"/>
        <w:tabs>
          <w:tab w:val="left" w:pos="4111"/>
        </w:tabs>
        <w:spacing w:after="0" w:line="240" w:lineRule="auto"/>
        <w:ind w:left="2204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D03BD6" w:rsidRPr="00763A95" w:rsidRDefault="00D03BD6" w:rsidP="008F3825">
      <w:pPr>
        <w:pStyle w:val="ListParagraph"/>
        <w:numPr>
          <w:ilvl w:val="0"/>
          <w:numId w:val="1"/>
        </w:numPr>
        <w:spacing w:after="0" w:line="360" w:lineRule="auto"/>
        <w:ind w:left="709" w:hanging="283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</w:t>
      </w:r>
      <w:r w:rsidR="0093327C">
        <w:rPr>
          <w:rFonts w:asciiTheme="majorBidi" w:hAnsiTheme="majorBidi" w:cstheme="majorBidi"/>
          <w:b/>
          <w:bCs/>
          <w:sz w:val="24"/>
          <w:szCs w:val="24"/>
        </w:rPr>
        <w:t>ENDAHULUAN</w:t>
      </w:r>
    </w:p>
    <w:p w:rsidR="008C7B59" w:rsidRPr="00763A95" w:rsidRDefault="008C7B59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jc w:val="both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Latar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Belakang</w:t>
      </w:r>
    </w:p>
    <w:p w:rsidR="001D3B14" w:rsidRPr="00763A95" w:rsidRDefault="001D3B14" w:rsidP="008F3825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ancasil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883D80">
        <w:rPr>
          <w:rFonts w:asciiTheme="majorBidi" w:hAnsiTheme="majorBidi" w:cstheme="majorBidi"/>
          <w:sz w:val="24"/>
          <w:szCs w:val="24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mem</w:t>
      </w:r>
      <w:r w:rsidR="003B64C2">
        <w:rPr>
          <w:rFonts w:asciiTheme="majorBidi" w:hAnsiTheme="majorBidi" w:cstheme="majorBidi"/>
          <w:sz w:val="24"/>
          <w:szCs w:val="24"/>
        </w:rPr>
        <w:t>ilik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ekue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</w:t>
      </w:r>
      <w:r w:rsidR="00FA175D">
        <w:rPr>
          <w:rFonts w:asciiTheme="majorBidi" w:hAnsiTheme="majorBidi" w:cstheme="majorBidi"/>
          <w:sz w:val="24"/>
          <w:szCs w:val="24"/>
          <w:lang w:val="id-ID"/>
        </w:rPr>
        <w:t>e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ukan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okrasi</w:t>
      </w:r>
      <w:r w:rsidR="00883D80">
        <w:rPr>
          <w:rFonts w:asciiTheme="majorBidi" w:hAnsiTheme="majorBidi" w:cstheme="majorBidi"/>
          <w:sz w:val="24"/>
          <w:szCs w:val="24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ul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ekular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91E17" w:rsidRPr="00763A95">
        <w:rPr>
          <w:rFonts w:asciiTheme="majorBidi" w:hAnsiTheme="majorBidi" w:cstheme="majorBidi"/>
          <w:sz w:val="24"/>
          <w:szCs w:val="24"/>
          <w:lang w:val="id-ID"/>
        </w:rPr>
        <w:t>N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dent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tentu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tap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epas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r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77FFA">
        <w:rPr>
          <w:rFonts w:asciiTheme="majorBidi" w:hAnsiTheme="majorBidi" w:cstheme="majorBidi"/>
          <w:sz w:val="24"/>
          <w:szCs w:val="24"/>
        </w:rPr>
        <w:t>D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</w:t>
      </w:r>
      <w:r w:rsidR="00D82690" w:rsidRPr="00763A95">
        <w:rPr>
          <w:rFonts w:asciiTheme="majorBidi" w:hAnsiTheme="majorBidi" w:cstheme="majorBidi"/>
          <w:sz w:val="24"/>
          <w:szCs w:val="24"/>
          <w:lang w:val="id-ID"/>
        </w:rPr>
        <w:t>aturan</w:t>
      </w:r>
      <w:r w:rsidR="00591E17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77FFA">
        <w:rPr>
          <w:rFonts w:asciiTheme="majorBidi" w:hAnsiTheme="majorBidi" w:cstheme="majorBidi"/>
          <w:sz w:val="24"/>
          <w:szCs w:val="24"/>
        </w:rPr>
        <w:t>u</w:t>
      </w:r>
      <w:proofErr w:type="spellStart"/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dang</w:t>
      </w:r>
      <w:proofErr w:type="spellEnd"/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-</w:t>
      </w:r>
      <w:r w:rsidR="00977FFA">
        <w:rPr>
          <w:rFonts w:asciiTheme="majorBidi" w:hAnsiTheme="majorBidi" w:cstheme="majorBidi"/>
          <w:sz w:val="24"/>
          <w:szCs w:val="24"/>
        </w:rPr>
        <w:t>u</w:t>
      </w:r>
      <w:proofErr w:type="spellStart"/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91E17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91E17" w:rsidRPr="00763A95">
        <w:rPr>
          <w:rFonts w:asciiTheme="majorBidi" w:hAnsiTheme="majorBidi" w:cstheme="majorBidi"/>
          <w:sz w:val="24"/>
          <w:szCs w:val="24"/>
          <w:lang w:val="id-ID"/>
        </w:rPr>
        <w:t>berbas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91E17" w:rsidRPr="00763A95">
        <w:rPr>
          <w:rFonts w:asciiTheme="majorBidi" w:hAnsiTheme="majorBidi" w:cstheme="majorBidi"/>
          <w:sz w:val="24"/>
          <w:szCs w:val="24"/>
          <w:lang w:val="id-ID"/>
        </w:rPr>
        <w:t>agam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91E17" w:rsidRPr="00763A95">
        <w:rPr>
          <w:rFonts w:asciiTheme="majorBidi" w:hAnsiTheme="majorBidi" w:cstheme="majorBidi"/>
          <w:sz w:val="24"/>
          <w:szCs w:val="24"/>
          <w:lang w:val="id-ID"/>
        </w:rPr>
        <w:t>seper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591E17"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1974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win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(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1/1974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4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2004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Waka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(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41/2004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1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2008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Sur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Berhar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(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0085" w:rsidRPr="00763A95">
        <w:rPr>
          <w:rFonts w:asciiTheme="majorBidi" w:hAnsiTheme="majorBidi" w:cstheme="majorBidi"/>
          <w:sz w:val="24"/>
          <w:szCs w:val="24"/>
          <w:lang w:val="id-ID"/>
        </w:rPr>
        <w:t>19/2008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2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2008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Perban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(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601F" w:rsidRPr="00763A95">
        <w:rPr>
          <w:rFonts w:asciiTheme="majorBidi" w:hAnsiTheme="majorBidi" w:cstheme="majorBidi"/>
          <w:sz w:val="24"/>
          <w:szCs w:val="24"/>
          <w:lang w:val="id-ID"/>
        </w:rPr>
        <w:t>21/2008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dang-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23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201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elol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Za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(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23/2011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Instruk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Preside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199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Penyebarlua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mpi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(Inpr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4F46" w:rsidRPr="00763A95">
        <w:rPr>
          <w:rFonts w:asciiTheme="majorBidi" w:hAnsiTheme="majorBidi" w:cstheme="majorBidi"/>
          <w:sz w:val="24"/>
          <w:szCs w:val="24"/>
          <w:lang w:val="id-ID"/>
        </w:rPr>
        <w:t>1/1991)</w:t>
      </w:r>
      <w:r w:rsidR="00D82690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D74FB" w:rsidRPr="00763A95">
        <w:rPr>
          <w:rFonts w:asciiTheme="majorBidi" w:hAnsiTheme="majorBidi" w:cstheme="majorBidi"/>
          <w:sz w:val="24"/>
          <w:szCs w:val="24"/>
          <w:lang w:val="id-ID"/>
        </w:rPr>
        <w:t xml:space="preserve">dan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Mahkam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Agu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2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2008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Kompi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Perm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52AF" w:rsidRPr="00763A95">
        <w:rPr>
          <w:rFonts w:asciiTheme="majorBidi" w:hAnsiTheme="majorBidi" w:cstheme="majorBidi"/>
          <w:sz w:val="24"/>
          <w:szCs w:val="24"/>
          <w:lang w:val="id-ID"/>
        </w:rPr>
        <w:t>2/2008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1D3B14" w:rsidRPr="00763A95" w:rsidRDefault="001D3B14" w:rsidP="008F3825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Kebias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s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terna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vensi-konve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ratifik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lal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ti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te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vensional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isal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n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vensional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redi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vensional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ura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vensional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ny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ti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ven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ka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un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10DAF" w:rsidRPr="00763A95">
        <w:rPr>
          <w:rFonts w:asciiTheme="majorBidi" w:hAnsiTheme="majorBidi" w:cstheme="majorBidi"/>
          <w:sz w:val="24"/>
          <w:szCs w:val="24"/>
          <w:lang w:val="id-ID"/>
        </w:rPr>
        <w:t>bis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rab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konse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10DAF"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7C4036">
        <w:rPr>
          <w:rFonts w:asciiTheme="majorBidi" w:hAnsiTheme="majorBidi" w:cstheme="majorBidi"/>
          <w:sz w:val="24"/>
          <w:szCs w:val="24"/>
        </w:rPr>
        <w:t>.</w:t>
      </w:r>
      <w:r w:rsidR="00DF7FFC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B64C2">
        <w:rPr>
          <w:rFonts w:asciiTheme="majorBidi" w:hAnsiTheme="majorBidi" w:cstheme="majorBidi"/>
          <w:sz w:val="24"/>
          <w:szCs w:val="24"/>
        </w:rPr>
        <w:t>B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entuk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gi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orm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g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t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pergu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tilah-isti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tand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konvensional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s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as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B64C2" w:rsidRPr="003B64C2">
        <w:rPr>
          <w:rFonts w:asciiTheme="majorBidi" w:hAnsiTheme="majorBidi" w:cstheme="majorBidi"/>
          <w:sz w:val="24"/>
          <w:szCs w:val="24"/>
          <w:lang w:val="id-ID"/>
        </w:rPr>
        <w:t>K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mud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tamb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erkenal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uan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ligi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hing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ti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tand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611382" w:rsidRPr="00763A95">
        <w:rPr>
          <w:rFonts w:asciiTheme="majorBidi" w:hAnsiTheme="majorBidi" w:cstheme="majorBidi"/>
          <w:sz w:val="24"/>
          <w:szCs w:val="24"/>
          <w:lang w:val="id-ID"/>
        </w:rPr>
        <w:t>seperti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n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m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n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redi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uransi/Takafu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gad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Reksadan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ain-lain</w:t>
      </w:r>
      <w:r w:rsidR="007C4036" w:rsidRPr="007C4036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DF7FFC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AB6B34" w:rsidRPr="00763A95" w:rsidRDefault="001D3B14" w:rsidP="008F3825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Kehadi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wa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kad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untu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jar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endud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yori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tap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bi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au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are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butu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syara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u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ketah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ras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sejahter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aky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cita-cit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F6874" w:rsidRPr="00763A95">
        <w:rPr>
          <w:rFonts w:asciiTheme="majorBidi" w:hAnsiTheme="majorBidi" w:cstheme="majorBidi"/>
          <w:sz w:val="24"/>
          <w:szCs w:val="24"/>
          <w:lang w:val="id-ID"/>
        </w:rPr>
        <w:t>Kesa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publ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7C4036" w:rsidRPr="007C4036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7D74FB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3"/>
      </w:r>
      <w:r w:rsidR="00104BF7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spon</w:t>
      </w:r>
      <w:r w:rsidR="00A800A4" w:rsidRPr="00763A95">
        <w:rPr>
          <w:rFonts w:asciiTheme="majorBidi" w:hAnsiTheme="majorBidi" w:cstheme="majorBidi"/>
          <w:sz w:val="24"/>
          <w:szCs w:val="24"/>
          <w:lang w:val="id-ID"/>
        </w:rPr>
        <w:t>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emb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424834">
        <w:rPr>
          <w:rFonts w:asciiTheme="majorBidi" w:hAnsiTheme="majorBidi" w:cstheme="majorBidi"/>
          <w:sz w:val="24"/>
          <w:szCs w:val="24"/>
        </w:rPr>
        <w:t>ekonomi</w:t>
      </w:r>
      <w:proofErr w:type="spellEnd"/>
      <w:r w:rsidR="00424834">
        <w:rPr>
          <w:rFonts w:asciiTheme="majorBidi" w:hAnsiTheme="majorBidi" w:cstheme="majorBidi"/>
          <w:sz w:val="24"/>
          <w:szCs w:val="24"/>
        </w:rPr>
        <w:t xml:space="preserve"> </w:t>
      </w:r>
      <w:r w:rsidR="00426C86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42483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424834">
        <w:rPr>
          <w:rFonts w:asciiTheme="majorBidi" w:hAnsiTheme="majorBidi" w:cstheme="majorBidi"/>
          <w:sz w:val="24"/>
          <w:szCs w:val="24"/>
        </w:rPr>
        <w:t>adalah</w:t>
      </w:r>
      <w:proofErr w:type="spellEnd"/>
      <w:r w:rsidR="0042483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424834">
        <w:rPr>
          <w:rFonts w:asciiTheme="majorBidi" w:hAnsiTheme="majorBidi" w:cstheme="majorBidi"/>
          <w:sz w:val="24"/>
          <w:szCs w:val="24"/>
        </w:rPr>
        <w:t>dibentuknya</w:t>
      </w:r>
      <w:proofErr w:type="spellEnd"/>
      <w:r w:rsidR="00424834">
        <w:rPr>
          <w:rFonts w:asciiTheme="majorBidi" w:hAnsiTheme="majorBidi" w:cstheme="majorBidi"/>
          <w:sz w:val="24"/>
          <w:szCs w:val="24"/>
        </w:rPr>
        <w:t xml:space="preserve"> </w:t>
      </w:r>
      <w:r w:rsidR="00F160B5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60B5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60B5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424834">
        <w:rPr>
          <w:rFonts w:asciiTheme="majorBidi" w:hAnsiTheme="majorBidi" w:cstheme="majorBidi"/>
          <w:sz w:val="24"/>
          <w:szCs w:val="24"/>
        </w:rPr>
        <w:t xml:space="preserve"> di Indonesia. </w:t>
      </w:r>
      <w:proofErr w:type="spellStart"/>
      <w:r w:rsidR="00424834">
        <w:rPr>
          <w:rFonts w:asciiTheme="majorBidi" w:hAnsiTheme="majorBidi" w:cstheme="majorBidi"/>
          <w:sz w:val="24"/>
          <w:szCs w:val="24"/>
        </w:rPr>
        <w:t>Pasar</w:t>
      </w:r>
      <w:proofErr w:type="spellEnd"/>
      <w:r w:rsidR="00424834">
        <w:rPr>
          <w:rFonts w:asciiTheme="majorBidi" w:hAnsiTheme="majorBidi" w:cstheme="majorBidi"/>
          <w:sz w:val="24"/>
          <w:szCs w:val="24"/>
        </w:rPr>
        <w:t xml:space="preserve"> modal </w:t>
      </w:r>
      <w:proofErr w:type="spellStart"/>
      <w:r w:rsidR="00424834">
        <w:rPr>
          <w:rFonts w:asciiTheme="majorBidi" w:hAnsiTheme="majorBidi" w:cstheme="majorBidi"/>
          <w:sz w:val="24"/>
          <w:szCs w:val="24"/>
        </w:rPr>
        <w:t>syariah</w:t>
      </w:r>
      <w:proofErr w:type="spellEnd"/>
      <w:r w:rsidR="0042483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424834">
        <w:rPr>
          <w:rFonts w:asciiTheme="majorBidi" w:hAnsiTheme="majorBidi" w:cstheme="majorBidi"/>
          <w:sz w:val="24"/>
          <w:szCs w:val="24"/>
        </w:rPr>
        <w:t>ini</w:t>
      </w:r>
      <w:proofErr w:type="spellEnd"/>
      <w:r w:rsidR="0042483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424834">
        <w:rPr>
          <w:rFonts w:asciiTheme="majorBidi" w:hAnsiTheme="majorBidi" w:cstheme="majorBidi"/>
          <w:sz w:val="24"/>
          <w:szCs w:val="24"/>
        </w:rPr>
        <w:t>dibentuk</w:t>
      </w:r>
      <w:proofErr w:type="spellEnd"/>
      <w:r w:rsidR="0042483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424834">
        <w:rPr>
          <w:rFonts w:asciiTheme="majorBidi" w:hAnsiTheme="majorBidi" w:cstheme="majorBidi"/>
          <w:sz w:val="24"/>
          <w:szCs w:val="24"/>
        </w:rPr>
        <w:t>berdasarkan</w:t>
      </w:r>
      <w:proofErr w:type="spellEnd"/>
      <w:r w:rsidR="00424834">
        <w:rPr>
          <w:rFonts w:asciiTheme="majorBidi" w:hAnsiTheme="majorBidi" w:cstheme="majorBidi"/>
          <w:sz w:val="24"/>
          <w:szCs w:val="24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at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w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a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jel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l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DSN-MUI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31D77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40/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X/2003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edoman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Umum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enerapan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AB6B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Modal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6924FA" w:rsidRPr="00104BF7" w:rsidRDefault="00AB6B34" w:rsidP="008F3825">
      <w:pPr>
        <w:spacing w:after="0" w:line="360" w:lineRule="auto"/>
        <w:ind w:firstLine="720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ebelum</w:t>
      </w:r>
      <w:proofErr w:type="spellStart"/>
      <w:r w:rsidR="00F81375">
        <w:rPr>
          <w:rFonts w:asciiTheme="majorBidi" w:eastAsia="Times New Roman" w:hAnsiTheme="majorBidi" w:cstheme="majorBidi"/>
          <w:sz w:val="24"/>
          <w:szCs w:val="24"/>
        </w:rPr>
        <w:t>nya</w:t>
      </w:r>
      <w:proofErr w:type="spellEnd"/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tur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7B1BE3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umu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rdapa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proofErr w:type="spellStart"/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Undang-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U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ndang</w:t>
      </w:r>
      <w:proofErr w:type="spellEnd"/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8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1995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(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8/1995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)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F81375">
        <w:rPr>
          <w:rFonts w:asciiTheme="majorBidi" w:eastAsia="Times New Roman" w:hAnsiTheme="majorBidi" w:cstheme="majorBidi"/>
          <w:sz w:val="24"/>
          <w:szCs w:val="24"/>
        </w:rPr>
        <w:t>S</w:t>
      </w:r>
      <w:proofErr w:type="spellStart"/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emangat</w:t>
      </w:r>
      <w:proofErr w:type="spellEnd"/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rkandu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8/1995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lindu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vesto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asyaraka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yelenggara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dag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e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fek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ratur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waj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efisien.</w:t>
      </w:r>
      <w:r w:rsidR="00104BF7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lindu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vesto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asyaraka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ai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ega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gawas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terbuka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formasi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iste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iay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dag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efisien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jelas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kanisme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roduk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dagangan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ega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etik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isni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tand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rofesi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al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tingny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yempurna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lembaga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regulator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laku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unj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AF4B3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s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AF4B3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</w:t>
      </w:r>
      <w:r w:rsidR="006924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odal.</w:t>
      </w:r>
    </w:p>
    <w:p w:rsidR="00550391" w:rsidRDefault="00BE0B45" w:rsidP="008F3825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S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p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emb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</w:t>
      </w:r>
      <w:r w:rsidR="00B63BD1" w:rsidRPr="00763A95">
        <w:rPr>
          <w:rFonts w:asciiTheme="majorBidi" w:hAnsiTheme="majorBidi" w:cstheme="majorBidi"/>
          <w:sz w:val="24"/>
          <w:szCs w:val="24"/>
          <w:lang w:val="id-ID"/>
        </w:rPr>
        <w:t>tori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</w:t>
      </w:r>
      <w:r w:rsidR="00B63BD1" w:rsidRPr="00763A95">
        <w:rPr>
          <w:rFonts w:asciiTheme="majorBidi" w:hAnsiTheme="majorBidi" w:cstheme="majorBidi"/>
          <w:sz w:val="24"/>
          <w:szCs w:val="24"/>
          <w:lang w:val="id-ID"/>
        </w:rPr>
        <w:t>a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</w:t>
      </w:r>
      <w:r w:rsidR="00B63BD1" w:rsidRPr="00763A95">
        <w:rPr>
          <w:rFonts w:asciiTheme="majorBidi" w:hAnsiTheme="majorBidi" w:cstheme="majorBidi"/>
          <w:sz w:val="24"/>
          <w:szCs w:val="24"/>
          <w:lang w:val="id-ID"/>
        </w:rPr>
        <w:t>eu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A4071" w:rsidRPr="00763A95">
        <w:rPr>
          <w:rFonts w:asciiTheme="majorBidi" w:hAnsiTheme="majorBidi" w:cstheme="majorBidi"/>
          <w:sz w:val="24"/>
          <w:szCs w:val="24"/>
          <w:lang w:val="id-ID"/>
        </w:rPr>
        <w:t>(OJK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C26EA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3C26EA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oadmap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C26EA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C26EA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C26EA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C26EA" w:rsidRPr="00763A95">
        <w:rPr>
          <w:rFonts w:asciiTheme="majorBidi" w:hAnsiTheme="majorBidi" w:cstheme="majorBidi"/>
          <w:sz w:val="24"/>
          <w:szCs w:val="24"/>
          <w:lang w:val="id-ID"/>
        </w:rPr>
        <w:t>2015-2020</w:t>
      </w:r>
      <w:r w:rsidR="00D92F8A">
        <w:rPr>
          <w:rFonts w:asciiTheme="majorBidi" w:hAnsiTheme="majorBidi" w:cstheme="majorBidi"/>
          <w:sz w:val="24"/>
          <w:szCs w:val="24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p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gulasi</w:t>
      </w:r>
      <w:r w:rsidR="00D92F8A">
        <w:rPr>
          <w:rFonts w:asciiTheme="majorBidi" w:hAnsiTheme="majorBidi" w:cstheme="majorBidi"/>
          <w:sz w:val="24"/>
          <w:szCs w:val="24"/>
        </w:rPr>
        <w:t>. B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ahkan</w:t>
      </w:r>
      <w:r w:rsidR="00D92F8A">
        <w:rPr>
          <w:rFonts w:asciiTheme="majorBidi" w:hAnsiTheme="majorBidi" w:cstheme="majorBidi"/>
          <w:sz w:val="24"/>
          <w:szCs w:val="24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rencan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dibu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43A56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0C3B11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50391" w:rsidRPr="00550391">
        <w:rPr>
          <w:rFonts w:asciiTheme="majorBidi" w:hAnsiTheme="majorBidi" w:cstheme="majorBidi"/>
          <w:sz w:val="24"/>
          <w:szCs w:val="24"/>
          <w:lang w:val="id-ID"/>
        </w:rPr>
        <w:t xml:space="preserve">Dari beberapa aturan tersebut, belum ada yang secara jelas mengatur penyelesaian sengketa pasar </w:t>
      </w:r>
      <w:r w:rsidR="00550391" w:rsidRPr="00550391">
        <w:rPr>
          <w:rFonts w:asciiTheme="majorBidi" w:hAnsiTheme="majorBidi" w:cstheme="majorBidi"/>
          <w:sz w:val="24"/>
          <w:szCs w:val="24"/>
          <w:lang w:val="id-ID"/>
        </w:rPr>
        <w:lastRenderedPageBreak/>
        <w:t xml:space="preserve">modal syariah </w:t>
      </w:r>
      <w:r w:rsidR="000C3B11">
        <w:rPr>
          <w:rFonts w:asciiTheme="majorBidi" w:hAnsiTheme="majorBidi" w:cstheme="majorBidi"/>
          <w:sz w:val="24"/>
          <w:szCs w:val="24"/>
          <w:lang w:val="id-ID"/>
        </w:rPr>
        <w:t xml:space="preserve">baik secara </w:t>
      </w:r>
      <w:proofErr w:type="spellStart"/>
      <w:r w:rsidR="000C3B11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0C3B11">
        <w:rPr>
          <w:rFonts w:asciiTheme="majorBidi" w:hAnsiTheme="majorBidi" w:cstheme="majorBidi"/>
          <w:sz w:val="24"/>
          <w:szCs w:val="24"/>
          <w:lang w:val="id-ID"/>
        </w:rPr>
        <w:t xml:space="preserve"> maupun </w:t>
      </w:r>
      <w:proofErr w:type="spellStart"/>
      <w:r w:rsidR="000C3B11">
        <w:rPr>
          <w:rFonts w:asciiTheme="majorBidi" w:hAnsiTheme="majorBidi" w:cstheme="majorBidi"/>
          <w:sz w:val="24"/>
          <w:szCs w:val="24"/>
          <w:lang w:val="id-ID"/>
        </w:rPr>
        <w:t>non</w:t>
      </w:r>
      <w:r w:rsidR="00550391" w:rsidRPr="00550391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550391" w:rsidRPr="00550391">
        <w:rPr>
          <w:rFonts w:asciiTheme="majorBidi" w:hAnsiTheme="majorBidi" w:cstheme="majorBidi"/>
          <w:sz w:val="24"/>
          <w:szCs w:val="24"/>
          <w:lang w:val="id-ID"/>
        </w:rPr>
        <w:t xml:space="preserve"> sehingga menimbulkan kekosongan hukum </w:t>
      </w:r>
      <w:r w:rsidR="00550391" w:rsidRPr="00550391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="00550391" w:rsidRPr="00550391">
        <w:rPr>
          <w:rFonts w:asciiTheme="majorBidi" w:hAnsiTheme="majorBidi" w:cstheme="majorBidi"/>
          <w:i/>
          <w:iCs/>
          <w:sz w:val="24"/>
          <w:szCs w:val="24"/>
          <w:lang w:val="id-ID"/>
        </w:rPr>
        <w:t>leemten</w:t>
      </w:r>
      <w:proofErr w:type="spellEnd"/>
      <w:r w:rsidR="00550391" w:rsidRPr="00550391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in </w:t>
      </w:r>
      <w:proofErr w:type="spellStart"/>
      <w:r w:rsidR="00550391" w:rsidRPr="00550391">
        <w:rPr>
          <w:rFonts w:asciiTheme="majorBidi" w:hAnsiTheme="majorBidi" w:cstheme="majorBidi"/>
          <w:i/>
          <w:iCs/>
          <w:sz w:val="24"/>
          <w:szCs w:val="24"/>
          <w:lang w:val="id-ID"/>
        </w:rPr>
        <w:t>het</w:t>
      </w:r>
      <w:proofErr w:type="spellEnd"/>
      <w:r w:rsidR="00550391" w:rsidRPr="00550391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="00550391" w:rsidRPr="00550391">
        <w:rPr>
          <w:rFonts w:asciiTheme="majorBidi" w:hAnsiTheme="majorBidi" w:cstheme="majorBidi"/>
          <w:i/>
          <w:iCs/>
          <w:sz w:val="24"/>
          <w:szCs w:val="24"/>
          <w:lang w:val="id-ID"/>
        </w:rPr>
        <w:t>recht</w:t>
      </w:r>
      <w:proofErr w:type="spellEnd"/>
      <w:r w:rsidR="00550391" w:rsidRPr="00550391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="00550391" w:rsidRPr="00550391">
        <w:rPr>
          <w:rFonts w:asciiTheme="majorBidi" w:hAnsiTheme="majorBidi" w:cstheme="majorBidi"/>
          <w:sz w:val="24"/>
          <w:szCs w:val="24"/>
          <w:lang w:val="id-ID"/>
        </w:rPr>
        <w:t>. Ketentuan penyelesaian sengketa ekonomi syariah, termasuk di dalamnya sengketa pasar modal syariah, hanya terdapat dalam UU 3/2006</w:t>
      </w:r>
      <w:r w:rsidR="00550391"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Dengan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demikian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perlu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ada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penemuan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hukum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terkait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penyelesaian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sengketa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pasar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modal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syariah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belum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tertuang</w:t>
      </w:r>
      <w:proofErr w:type="spellEnd"/>
      <w:r w:rsidR="0055039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550391">
        <w:rPr>
          <w:rFonts w:asciiTheme="majorBidi" w:hAnsiTheme="majorBidi" w:cstheme="majorBidi"/>
          <w:sz w:val="24"/>
          <w:szCs w:val="24"/>
        </w:rPr>
        <w:t>dal</w:t>
      </w:r>
      <w:r w:rsidR="00D14FFE">
        <w:rPr>
          <w:rFonts w:asciiTheme="majorBidi" w:hAnsiTheme="majorBidi" w:cstheme="majorBidi"/>
          <w:sz w:val="24"/>
          <w:szCs w:val="24"/>
        </w:rPr>
        <w:t>am</w:t>
      </w:r>
      <w:proofErr w:type="spellEnd"/>
      <w:r w:rsidR="00D14FF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D14FFE">
        <w:rPr>
          <w:rFonts w:asciiTheme="majorBidi" w:hAnsiTheme="majorBidi" w:cstheme="majorBidi"/>
          <w:sz w:val="24"/>
          <w:szCs w:val="24"/>
        </w:rPr>
        <w:t>aturan</w:t>
      </w:r>
      <w:proofErr w:type="spellEnd"/>
      <w:r w:rsidR="00D14FF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2A43A1">
        <w:rPr>
          <w:rFonts w:asciiTheme="majorBidi" w:hAnsiTheme="majorBidi" w:cstheme="majorBidi"/>
          <w:sz w:val="24"/>
          <w:szCs w:val="24"/>
        </w:rPr>
        <w:t>tersebut</w:t>
      </w:r>
      <w:proofErr w:type="spellEnd"/>
      <w:r w:rsidR="002A43A1">
        <w:rPr>
          <w:rFonts w:asciiTheme="majorBidi" w:hAnsiTheme="majorBidi" w:cstheme="majorBidi"/>
          <w:sz w:val="24"/>
          <w:szCs w:val="24"/>
        </w:rPr>
        <w:t>.</w:t>
      </w:r>
    </w:p>
    <w:p w:rsidR="00C96DAC" w:rsidRPr="00763A95" w:rsidRDefault="00DF7FFC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jc w:val="both"/>
        <w:rPr>
          <w:rFonts w:asciiTheme="majorBidi" w:eastAsia="Times New Roman" w:hAnsiTheme="majorBidi" w:cstheme="majorBidi"/>
          <w:b/>
          <w:bCs/>
          <w:sz w:val="24"/>
          <w:szCs w:val="24"/>
          <w:lang w:val="id-ID"/>
        </w:rPr>
      </w:pPr>
      <w:r w:rsidRPr="008F3825">
        <w:rPr>
          <w:rFonts w:asciiTheme="majorBidi" w:hAnsiTheme="majorBidi" w:cstheme="majorBidi"/>
          <w:b/>
          <w:bCs/>
          <w:sz w:val="24"/>
          <w:szCs w:val="24"/>
          <w:lang w:val="id-ID"/>
        </w:rPr>
        <w:t>Rumusan</w:t>
      </w:r>
      <w:r w:rsidRPr="00763A95">
        <w:rPr>
          <w:rFonts w:asciiTheme="majorBidi" w:eastAsia="Times New Roman" w:hAnsiTheme="majorBidi" w:cstheme="majorBidi"/>
          <w:b/>
          <w:bCs/>
          <w:sz w:val="24"/>
          <w:szCs w:val="24"/>
          <w:lang w:val="id-ID"/>
        </w:rPr>
        <w:t xml:space="preserve"> M</w:t>
      </w:r>
      <w:r w:rsidR="00C96DAC" w:rsidRPr="00763A95">
        <w:rPr>
          <w:rFonts w:asciiTheme="majorBidi" w:eastAsia="Times New Roman" w:hAnsiTheme="majorBidi" w:cstheme="majorBidi"/>
          <w:b/>
          <w:bCs/>
          <w:sz w:val="24"/>
          <w:szCs w:val="24"/>
          <w:lang w:val="id-ID"/>
        </w:rPr>
        <w:t>asalah</w:t>
      </w:r>
    </w:p>
    <w:p w:rsidR="008C7B59" w:rsidRPr="000C3B11" w:rsidRDefault="00EE717B" w:rsidP="008F3825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eastAsia="Times New Roman" w:hAnsiTheme="majorBidi" w:cstheme="majorBidi"/>
          <w:sz w:val="24"/>
          <w:szCs w:val="24"/>
        </w:rPr>
        <w:t>Berdasarkan</w:t>
      </w:r>
      <w:proofErr w:type="spellEnd"/>
      <w:r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eastAsia="Times New Roman" w:hAnsiTheme="majorBidi" w:cstheme="majorBidi"/>
          <w:sz w:val="24"/>
          <w:szCs w:val="24"/>
        </w:rPr>
        <w:t>latar</w:t>
      </w:r>
      <w:proofErr w:type="spellEnd"/>
      <w:r w:rsidR="00F11F2C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eastAsia="Times New Roman" w:hAnsiTheme="majorBidi" w:cstheme="majorBidi"/>
          <w:sz w:val="24"/>
          <w:szCs w:val="24"/>
        </w:rPr>
        <w:t>belakang</w:t>
      </w:r>
      <w:proofErr w:type="spellEnd"/>
      <w:r w:rsidR="00F11F2C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="00990CE1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iatas</w:t>
      </w:r>
      <w:proofErr w:type="spellEnd"/>
      <w:r w:rsidR="00990CE1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26C86">
        <w:rPr>
          <w:rFonts w:asciiTheme="majorBidi" w:eastAsia="Times New Roman" w:hAnsiTheme="majorBidi" w:cstheme="majorBidi"/>
          <w:sz w:val="24"/>
          <w:szCs w:val="24"/>
          <w:lang w:val="id-ID"/>
        </w:rPr>
        <w:t>rumusan masalah yang akan dibahas adalah</w:t>
      </w:r>
      <w:r w:rsidR="00945B6A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="000E4870">
        <w:rPr>
          <w:rFonts w:asciiTheme="majorBidi" w:eastAsia="Times New Roman" w:hAnsiTheme="majorBidi" w:cstheme="majorBidi"/>
          <w:sz w:val="24"/>
          <w:szCs w:val="24"/>
        </w:rPr>
        <w:t>bagaimana</w:t>
      </w:r>
      <w:proofErr w:type="spellEnd"/>
      <w:r w:rsidR="000E4870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DB46B0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DB46B0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94638F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4638F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228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228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228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upaya</w:t>
      </w:r>
      <w:proofErr w:type="spellEnd"/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menguatkan</w:t>
      </w:r>
      <w:proofErr w:type="spellEnd"/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aspek</w:t>
      </w:r>
      <w:proofErr w:type="spellEnd"/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regulasi</w:t>
      </w:r>
      <w:proofErr w:type="spellEnd"/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untuk</w:t>
      </w:r>
      <w:proofErr w:type="spellEnd"/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mewujudkan</w:t>
      </w:r>
      <w:proofErr w:type="spellEnd"/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kepastian</w:t>
      </w:r>
      <w:proofErr w:type="spellEnd"/>
      <w:r w:rsidR="00F11F2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11F2C">
        <w:rPr>
          <w:rFonts w:asciiTheme="majorBidi" w:hAnsiTheme="majorBidi" w:cstheme="majorBidi"/>
          <w:sz w:val="24"/>
          <w:szCs w:val="24"/>
        </w:rPr>
        <w:t>hukum</w:t>
      </w:r>
      <w:proofErr w:type="spellEnd"/>
      <w:r w:rsidR="000E4870">
        <w:rPr>
          <w:rFonts w:asciiTheme="majorBidi" w:eastAsia="Times New Roman" w:hAnsiTheme="majorBidi" w:cstheme="majorBidi"/>
          <w:sz w:val="24"/>
          <w:szCs w:val="24"/>
        </w:rPr>
        <w:t>?</w:t>
      </w:r>
    </w:p>
    <w:p w:rsidR="00E8583F" w:rsidRPr="00763A95" w:rsidRDefault="00E8583F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jc w:val="both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8F3825">
        <w:rPr>
          <w:rFonts w:asciiTheme="majorBidi" w:hAnsiTheme="majorBidi" w:cstheme="majorBidi"/>
          <w:b/>
          <w:bCs/>
          <w:sz w:val="24"/>
          <w:szCs w:val="24"/>
          <w:lang w:val="id-ID"/>
        </w:rPr>
        <w:t>M</w:t>
      </w:r>
      <w:r w:rsidR="00DF7FFC" w:rsidRPr="008F3825">
        <w:rPr>
          <w:rFonts w:asciiTheme="majorBidi" w:hAnsiTheme="majorBidi" w:cstheme="majorBidi"/>
          <w:b/>
          <w:bCs/>
          <w:sz w:val="24"/>
          <w:szCs w:val="24"/>
          <w:lang w:val="id-ID"/>
        </w:rPr>
        <w:t>etode</w:t>
      </w:r>
      <w:r w:rsidR="00DF7FFC" w:rsidRPr="00763A95">
        <w:rPr>
          <w:rFonts w:asciiTheme="majorBidi" w:eastAsia="Times New Roman" w:hAnsiTheme="majorBidi" w:cstheme="majorBidi"/>
          <w:b/>
          <w:bCs/>
          <w:sz w:val="24"/>
          <w:szCs w:val="24"/>
          <w:lang w:val="id-ID"/>
        </w:rPr>
        <w:t xml:space="preserve"> Penelitian</w:t>
      </w:r>
    </w:p>
    <w:p w:rsidR="008D0A73" w:rsidRPr="00763A95" w:rsidRDefault="008D0A73" w:rsidP="008F3825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en</w:t>
      </w:r>
      <w:r w:rsidR="00E61DA0" w:rsidRPr="00763A95">
        <w:rPr>
          <w:rFonts w:asciiTheme="majorBidi" w:hAnsiTheme="majorBidi" w:cstheme="majorBidi"/>
          <w:sz w:val="24"/>
          <w:szCs w:val="24"/>
          <w:lang w:val="id-ID"/>
        </w:rPr>
        <w:t>eli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gu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tod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li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rmatif</w:t>
      </w:r>
      <w:r w:rsidR="00E61DA0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61DA0"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e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li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9581C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emb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lm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a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8630F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nam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Dogmatik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chsdogmatiek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)</w:t>
      </w:r>
      <w:r w:rsidR="007C4036">
        <w:rPr>
          <w:rFonts w:asciiTheme="majorBidi" w:hAnsiTheme="majorBidi" w:cstheme="majorBidi"/>
          <w:sz w:val="24"/>
          <w:szCs w:val="24"/>
        </w:rPr>
        <w:t>.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4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okus</w:t>
      </w:r>
      <w:proofErr w:type="spellStart"/>
      <w:r w:rsidR="00440DCB">
        <w:rPr>
          <w:rFonts w:asciiTheme="majorBidi" w:hAnsiTheme="majorBidi" w:cstheme="majorBidi"/>
          <w:sz w:val="24"/>
          <w:szCs w:val="24"/>
        </w:rPr>
        <w:t>ny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ventaris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ositif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as-as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oktr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m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in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concreto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temat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ra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nkronis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bandi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jar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.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5"/>
      </w:r>
      <w:r w:rsidR="00870E6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776215">
        <w:rPr>
          <w:rFonts w:asciiTheme="majorBidi" w:hAnsiTheme="majorBidi" w:cstheme="majorBidi"/>
          <w:sz w:val="24"/>
          <w:szCs w:val="24"/>
        </w:rPr>
        <w:t>Adapun</w:t>
      </w:r>
      <w:proofErr w:type="spellEnd"/>
      <w:r w:rsidR="00776215">
        <w:rPr>
          <w:rFonts w:asciiTheme="majorBidi" w:hAnsiTheme="majorBidi" w:cstheme="majorBidi"/>
          <w:sz w:val="24"/>
          <w:szCs w:val="24"/>
        </w:rPr>
        <w:t xml:space="preserve"> p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endekat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61DA0" w:rsidRPr="00763A95">
        <w:rPr>
          <w:rFonts w:asciiTheme="majorBidi" w:hAnsiTheme="majorBidi" w:cstheme="majorBidi"/>
          <w:sz w:val="24"/>
          <w:szCs w:val="24"/>
          <w:lang w:val="id-ID"/>
        </w:rPr>
        <w:t>peneli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870E65">
        <w:rPr>
          <w:rFonts w:asciiTheme="majorBidi" w:hAnsiTheme="majorBidi" w:cstheme="majorBidi"/>
          <w:sz w:val="24"/>
          <w:szCs w:val="24"/>
        </w:rPr>
        <w:t>menggunakan</w:t>
      </w:r>
      <w:proofErr w:type="spellEnd"/>
      <w:r w:rsidR="00870E65">
        <w:rPr>
          <w:rFonts w:asciiTheme="majorBidi" w:hAnsiTheme="majorBidi" w:cstheme="majorBidi"/>
          <w:sz w:val="24"/>
          <w:szCs w:val="24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dek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undang-und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sz w:val="24"/>
          <w:szCs w:val="24"/>
          <w:lang w:val="id-ID"/>
        </w:rPr>
        <w:t>statute</w:t>
      </w:r>
      <w:proofErr w:type="spellEnd"/>
      <w:r w:rsidR="00BB55DD" w:rsidRPr="00763A95">
        <w:rPr>
          <w:rFonts w:asciiTheme="majorBidi" w:hAnsiTheme="majorBidi" w:cstheme="majorBidi"/>
          <w:i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sz w:val="24"/>
          <w:szCs w:val="24"/>
          <w:lang w:val="id-ID"/>
        </w:rPr>
        <w:t>approac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870E65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="00870E65">
        <w:rPr>
          <w:rFonts w:asciiTheme="majorBidi" w:hAnsiTheme="majorBidi" w:cstheme="majorBidi"/>
          <w:sz w:val="24"/>
          <w:szCs w:val="24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dek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eptu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sz w:val="24"/>
          <w:szCs w:val="24"/>
          <w:lang w:val="id-ID"/>
        </w:rPr>
        <w:t>conceptual</w:t>
      </w:r>
      <w:proofErr w:type="spellEnd"/>
      <w:r w:rsidR="00BB55DD" w:rsidRPr="00763A95">
        <w:rPr>
          <w:rFonts w:asciiTheme="majorBidi" w:hAnsiTheme="majorBidi" w:cstheme="majorBidi"/>
          <w:i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sz w:val="24"/>
          <w:szCs w:val="24"/>
          <w:lang w:val="id-ID"/>
        </w:rPr>
        <w:t>approac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)</w:t>
      </w:r>
      <w:r w:rsidR="00870E65">
        <w:rPr>
          <w:rFonts w:asciiTheme="majorBidi" w:hAnsiTheme="majorBidi" w:cstheme="majorBidi"/>
          <w:sz w:val="24"/>
          <w:szCs w:val="24"/>
        </w:rPr>
        <w:t>.</w:t>
      </w:r>
    </w:p>
    <w:p w:rsidR="008D0A73" w:rsidRPr="007E0919" w:rsidRDefault="008D0A73" w:rsidP="008F3825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</w:rPr>
      </w:pP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Bahan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digunakan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hAnsiTheme="majorBidi" w:cstheme="majorBidi"/>
          <w:bCs/>
          <w:sz w:val="24"/>
          <w:szCs w:val="24"/>
          <w:lang w:val="id-ID"/>
        </w:rPr>
        <w:t>penelitian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ini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terdiri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Cs/>
          <w:sz w:val="24"/>
          <w:szCs w:val="24"/>
          <w:lang w:val="id-ID"/>
        </w:rPr>
        <w:t>b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me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if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29581C" w:rsidRPr="00763A95">
        <w:rPr>
          <w:rFonts w:asciiTheme="majorBidi" w:hAnsiTheme="majorBidi" w:cstheme="majorBidi"/>
          <w:sz w:val="24"/>
          <w:szCs w:val="24"/>
          <w:lang w:val="id-ID"/>
        </w:rPr>
        <w:t>o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oritatif</w:t>
      </w:r>
      <w:proofErr w:type="spellEnd"/>
      <w:r w:rsidR="007C4036">
        <w:rPr>
          <w:rFonts w:asciiTheme="majorBidi" w:hAnsiTheme="majorBidi" w:cstheme="majorBidi"/>
          <w:sz w:val="24"/>
          <w:szCs w:val="24"/>
        </w:rPr>
        <w:t>,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6"/>
      </w:r>
      <w:r w:rsidR="007C4036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diantarany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publ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945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itab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UHPerdata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0C3B11">
        <w:rPr>
          <w:rFonts w:asciiTheme="majorBidi" w:hAnsiTheme="majorBidi" w:cstheme="majorBidi"/>
          <w:i/>
          <w:sz w:val="24"/>
          <w:szCs w:val="24"/>
          <w:shd w:val="clear" w:color="auto" w:fill="FFFFFF"/>
          <w:lang w:val="id-ID"/>
        </w:rPr>
        <w:t>Staatsblaad</w:t>
      </w:r>
      <w:proofErr w:type="spellEnd"/>
      <w:r w:rsidR="00BB55DD" w:rsidRPr="00763A95">
        <w:rPr>
          <w:rStyle w:val="apple-converted-space"/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Pr="00763A95">
        <w:rPr>
          <w:rStyle w:val="Emphasis"/>
          <w:rFonts w:asciiTheme="majorBidi" w:hAnsiTheme="majorBidi" w:cstheme="majorBidi"/>
          <w:i w:val="0"/>
          <w:iCs w:val="0"/>
          <w:sz w:val="24"/>
          <w:szCs w:val="24"/>
          <w:shd w:val="clear" w:color="auto" w:fill="FFFFFF"/>
          <w:lang w:val="id-ID"/>
        </w:rPr>
        <w:t>Nomor</w:t>
      </w:r>
      <w:r w:rsidR="00BB55DD" w:rsidRPr="00763A95">
        <w:rPr>
          <w:rStyle w:val="apple-converted-space"/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23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1847,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0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99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C0581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8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1995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odal</w:t>
      </w:r>
      <w:r w:rsidR="00FD32E3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008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hAnsiTheme="majorBidi" w:cstheme="majorBidi"/>
          <w:sz w:val="24"/>
          <w:szCs w:val="24"/>
          <w:lang w:val="id-ID"/>
        </w:rPr>
        <w:t>Perban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8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00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kuas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hakiman</w:t>
      </w:r>
      <w:r w:rsidR="00A67BDD">
        <w:rPr>
          <w:rFonts w:asciiTheme="majorBidi" w:hAnsiTheme="majorBidi" w:cstheme="majorBidi"/>
          <w:sz w:val="24"/>
          <w:szCs w:val="24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50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00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u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du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7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98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hkam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u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0</w:t>
      </w:r>
      <w:r w:rsidR="00A67BDD">
        <w:rPr>
          <w:rFonts w:asciiTheme="majorBidi" w:hAnsiTheme="majorBidi" w:cstheme="majorBidi"/>
          <w:sz w:val="24"/>
          <w:szCs w:val="24"/>
        </w:rPr>
        <w:t>1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D96DD8">
        <w:rPr>
          <w:rFonts w:asciiTheme="majorBidi" w:hAnsiTheme="majorBidi" w:cstheme="majorBidi"/>
          <w:sz w:val="24"/>
          <w:szCs w:val="24"/>
        </w:rPr>
        <w:t>Prosedur</w:t>
      </w:r>
      <w:proofErr w:type="spellEnd"/>
      <w:r w:rsidR="00D96DD8">
        <w:rPr>
          <w:rFonts w:asciiTheme="majorBidi" w:hAnsiTheme="majorBidi" w:cstheme="majorBidi"/>
          <w:sz w:val="24"/>
          <w:szCs w:val="24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di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hkam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u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008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mpi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05812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Fat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Dew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Na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Majel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Ul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(DSN-MUI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40/IX/2003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edoman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Umum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enerapan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="00523034"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Modal</w:t>
      </w:r>
      <w:r w:rsidR="007E0919">
        <w:rPr>
          <w:rFonts w:asciiTheme="majorBidi" w:hAnsiTheme="majorBidi" w:cstheme="majorBidi"/>
          <w:sz w:val="24"/>
          <w:szCs w:val="24"/>
          <w:shd w:val="clear" w:color="auto" w:fill="FFFFFF"/>
        </w:rPr>
        <w:t>.</w:t>
      </w:r>
    </w:p>
    <w:p w:rsidR="008D0A73" w:rsidRPr="00763A95" w:rsidRDefault="007E0919" w:rsidP="008F3825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</w:rPr>
        <w:t>P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enulis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ggu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9581C" w:rsidRPr="00763A95">
        <w:rPr>
          <w:rFonts w:asciiTheme="majorBidi" w:hAnsiTheme="majorBidi" w:cstheme="majorBidi"/>
          <w:sz w:val="24"/>
          <w:szCs w:val="24"/>
          <w:lang w:val="id-ID"/>
        </w:rPr>
        <w:t>sekunder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ublik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okume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resmi</w:t>
      </w:r>
      <w:r w:rsidR="007C4036" w:rsidRPr="007C4036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7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uku-buk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k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jur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aj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uli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hl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d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6361B" w:rsidRPr="00763A95">
        <w:rPr>
          <w:rFonts w:asciiTheme="majorBidi" w:hAnsiTheme="majorBidi" w:cstheme="majorBidi"/>
          <w:sz w:val="24"/>
          <w:szCs w:val="24"/>
          <w:lang w:val="id-ID"/>
        </w:rPr>
        <w:t>cet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9581C" w:rsidRPr="00763A95">
        <w:rPr>
          <w:rFonts w:asciiTheme="majorBidi" w:hAnsiTheme="majorBidi" w:cstheme="majorBidi"/>
          <w:sz w:val="24"/>
          <w:szCs w:val="24"/>
          <w:lang w:val="id-ID"/>
        </w:rPr>
        <w:t>mau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d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elektronik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E7E9B">
        <w:rPr>
          <w:rFonts w:asciiTheme="majorBidi" w:hAnsiTheme="majorBidi" w:cstheme="majorBidi"/>
          <w:sz w:val="24"/>
          <w:szCs w:val="24"/>
        </w:rPr>
        <w:t>J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g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ggu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tie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njela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rimer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ensikloped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am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.</w:t>
      </w:r>
    </w:p>
    <w:p w:rsidR="008D0A73" w:rsidRPr="00763A95" w:rsidRDefault="008D0A73" w:rsidP="008F3825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inventaris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identifik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mud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dianalis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ualit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gu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ap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piki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temat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gu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em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awab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masal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2C3BF9" w:rsidRPr="00763A95">
        <w:rPr>
          <w:rFonts w:asciiTheme="majorBidi" w:hAnsiTheme="majorBidi" w:cstheme="majorBidi"/>
          <w:sz w:val="24"/>
          <w:szCs w:val="24"/>
          <w:lang w:val="id-ID"/>
        </w:rPr>
        <w:t>kemuk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li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alis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ori-teo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hir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si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gnif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mak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</w:t>
      </w:r>
      <w:r w:rsidR="000C3B11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u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pa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yata.</w:t>
      </w:r>
    </w:p>
    <w:p w:rsidR="00D03BD6" w:rsidRPr="00763A95" w:rsidRDefault="00FA01E8" w:rsidP="009D6631">
      <w:pPr>
        <w:pStyle w:val="ListParagraph"/>
        <w:numPr>
          <w:ilvl w:val="0"/>
          <w:numId w:val="1"/>
        </w:numPr>
        <w:spacing w:after="0"/>
        <w:ind w:left="709" w:hanging="142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8F3825">
        <w:rPr>
          <w:rFonts w:asciiTheme="majorBidi" w:hAnsiTheme="majorBidi" w:cstheme="majorBidi"/>
          <w:b/>
          <w:bCs/>
          <w:sz w:val="24"/>
          <w:szCs w:val="24"/>
        </w:rPr>
        <w:t>PEMBAHASAN</w:t>
      </w:r>
    </w:p>
    <w:p w:rsidR="00AF3E22" w:rsidRPr="00763A95" w:rsidRDefault="00AF3E22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contextualSpacing w:val="0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Asas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Kepastian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</w:p>
    <w:p w:rsidR="007E7CFA" w:rsidRPr="000C3B11" w:rsidRDefault="00E80048" w:rsidP="000C3B11">
      <w:pPr>
        <w:shd w:val="clear" w:color="auto" w:fill="FFFFFF"/>
        <w:spacing w:after="0" w:line="360" w:lineRule="auto"/>
        <w:ind w:firstLine="720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pesifik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art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normatif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undang-und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laku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sa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imbul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proofErr w:type="spellStart"/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ragu-raguan</w:t>
      </w:r>
      <w:proofErr w:type="spellEnd"/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(</w:t>
      </w:r>
      <w:proofErr w:type="spellStart"/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ulti</w:t>
      </w:r>
      <w:proofErr w:type="spellEnd"/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-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terpretasi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)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ogi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rt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istem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norm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norm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ai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ehingg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bentur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imbul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onflik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norm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itimbul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50332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tidakpastian.</w:t>
      </w:r>
      <w:r w:rsidR="000C3B11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proofErr w:type="spellStart"/>
      <w:r w:rsidR="009F3EBF">
        <w:rPr>
          <w:rFonts w:asciiTheme="majorBidi" w:hAnsiTheme="majorBidi" w:cstheme="majorBidi"/>
          <w:sz w:val="24"/>
          <w:szCs w:val="24"/>
        </w:rPr>
        <w:t>Menurut</w:t>
      </w:r>
      <w:proofErr w:type="spellEnd"/>
      <w:r w:rsidR="009F3E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F3EBF">
        <w:rPr>
          <w:rFonts w:asciiTheme="majorBidi" w:hAnsiTheme="majorBidi" w:cstheme="majorBidi"/>
          <w:sz w:val="24"/>
          <w:szCs w:val="24"/>
        </w:rPr>
        <w:t>Satjipto</w:t>
      </w:r>
      <w:proofErr w:type="spellEnd"/>
      <w:r w:rsidR="009F3E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F3EBF">
        <w:rPr>
          <w:rFonts w:asciiTheme="majorBidi" w:hAnsiTheme="majorBidi" w:cstheme="majorBidi"/>
          <w:sz w:val="24"/>
          <w:szCs w:val="24"/>
        </w:rPr>
        <w:t>Rahardjo</w:t>
      </w:r>
      <w:proofErr w:type="spellEnd"/>
      <w:r w:rsidR="009F3EBF">
        <w:rPr>
          <w:rFonts w:asciiTheme="majorBidi" w:hAnsiTheme="majorBidi" w:cstheme="majorBidi"/>
          <w:sz w:val="24"/>
          <w:szCs w:val="24"/>
        </w:rPr>
        <w:t xml:space="preserve">,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dibu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ru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F3EBF">
        <w:rPr>
          <w:rFonts w:asciiTheme="majorBidi" w:hAnsiTheme="majorBidi" w:cstheme="majorBidi"/>
          <w:sz w:val="24"/>
          <w:szCs w:val="24"/>
          <w:lang w:val="id-ID"/>
        </w:rPr>
        <w:t>hampa</w:t>
      </w:r>
      <w:r w:rsidR="009F3EBF">
        <w:rPr>
          <w:rFonts w:asciiTheme="majorBidi" w:hAnsiTheme="majorBidi" w:cstheme="majorBidi"/>
          <w:sz w:val="24"/>
          <w:szCs w:val="24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sz w:val="24"/>
          <w:szCs w:val="24"/>
        </w:rPr>
        <w:t>Hukum</w:t>
      </w:r>
      <w:proofErr w:type="spellEnd"/>
      <w:r w:rsidR="009F3EBF" w:rsidRPr="009F3E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sz w:val="24"/>
          <w:szCs w:val="24"/>
        </w:rPr>
        <w:t>lahir</w:t>
      </w:r>
      <w:proofErr w:type="spellEnd"/>
      <w:r w:rsidR="009F3EBF" w:rsidRPr="009F3E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sz w:val="24"/>
          <w:szCs w:val="24"/>
        </w:rPr>
        <w:t>dari</w:t>
      </w:r>
      <w:proofErr w:type="spellEnd"/>
      <w:r w:rsidR="009F3EBF" w:rsidRPr="009F3E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sz w:val="24"/>
          <w:szCs w:val="24"/>
        </w:rPr>
        <w:t>ketentuan</w:t>
      </w:r>
      <w:proofErr w:type="spellEnd"/>
      <w:r w:rsidR="009F3EBF" w:rsidRPr="009F3EBF"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 w:rsidR="009F3EBF" w:rsidRPr="009F3EBF">
        <w:rPr>
          <w:rFonts w:asciiTheme="majorBidi" w:hAnsiTheme="majorBidi" w:cstheme="majorBidi"/>
          <w:sz w:val="24"/>
          <w:szCs w:val="24"/>
        </w:rPr>
        <w:t>hidup</w:t>
      </w:r>
      <w:proofErr w:type="spellEnd"/>
      <w:r w:rsidR="009F3EBF" w:rsidRPr="009F3E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="009F3EBF" w:rsidRPr="009F3E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sz w:val="24"/>
          <w:szCs w:val="24"/>
        </w:rPr>
        <w:t>masyarakat</w:t>
      </w:r>
      <w:proofErr w:type="spellEnd"/>
      <w:r w:rsidR="009F3EBF" w:rsidRPr="009F3EBF">
        <w:rPr>
          <w:rFonts w:asciiTheme="majorBidi" w:hAnsiTheme="majorBidi" w:cstheme="majorBidi"/>
          <w:sz w:val="24"/>
          <w:szCs w:val="24"/>
        </w:rPr>
        <w:t xml:space="preserve"> (</w:t>
      </w:r>
      <w:proofErr w:type="spellStart"/>
      <w:r w:rsidR="009F3EBF" w:rsidRPr="009F3EBF">
        <w:rPr>
          <w:rFonts w:asciiTheme="majorBidi" w:hAnsiTheme="majorBidi" w:cstheme="majorBidi"/>
          <w:i/>
          <w:iCs/>
          <w:sz w:val="24"/>
          <w:szCs w:val="24"/>
        </w:rPr>
        <w:t>ibi</w:t>
      </w:r>
      <w:proofErr w:type="spellEnd"/>
      <w:r w:rsidR="009F3EBF" w:rsidRPr="009F3EB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i/>
          <w:iCs/>
          <w:sz w:val="24"/>
          <w:szCs w:val="24"/>
        </w:rPr>
        <w:t>societas</w:t>
      </w:r>
      <w:proofErr w:type="spellEnd"/>
      <w:r w:rsidR="009F3EBF" w:rsidRPr="009F3EB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i/>
          <w:iCs/>
          <w:sz w:val="24"/>
          <w:szCs w:val="24"/>
        </w:rPr>
        <w:t>ibi</w:t>
      </w:r>
      <w:proofErr w:type="spellEnd"/>
      <w:r w:rsidR="009F3EBF" w:rsidRPr="009F3EB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="009F3EBF" w:rsidRPr="009F3EBF">
        <w:rPr>
          <w:rFonts w:asciiTheme="majorBidi" w:hAnsiTheme="majorBidi" w:cstheme="majorBidi"/>
          <w:i/>
          <w:iCs/>
          <w:sz w:val="24"/>
          <w:szCs w:val="24"/>
        </w:rPr>
        <w:t>ius</w:t>
      </w:r>
      <w:proofErr w:type="spellEnd"/>
      <w:r w:rsidR="009F3EBF" w:rsidRPr="009F3EBF">
        <w:rPr>
          <w:rFonts w:asciiTheme="majorBidi" w:hAnsiTheme="majorBidi" w:cstheme="majorBidi"/>
          <w:sz w:val="24"/>
          <w:szCs w:val="24"/>
        </w:rPr>
        <w:t>).</w:t>
      </w:r>
      <w:r w:rsidR="005E7075">
        <w:rPr>
          <w:rStyle w:val="FootnoteReference"/>
          <w:rFonts w:asciiTheme="majorBidi" w:hAnsiTheme="majorBidi" w:cstheme="majorBidi"/>
          <w:sz w:val="24"/>
          <w:szCs w:val="24"/>
        </w:rPr>
        <w:footnoteReference w:id="8"/>
      </w:r>
      <w:r w:rsidR="009F3EBF" w:rsidRPr="009F3EBF">
        <w:rPr>
          <w:rFonts w:asciiTheme="majorBidi" w:hAnsiTheme="majorBidi" w:cstheme="majorBidi"/>
          <w:sz w:val="24"/>
          <w:szCs w:val="24"/>
        </w:rPr>
        <w:t xml:space="preserve"> </w:t>
      </w:r>
      <w:r w:rsidR="009E2559" w:rsidRPr="00763A95">
        <w:rPr>
          <w:rFonts w:asciiTheme="majorBidi" w:hAnsiTheme="majorBidi" w:cstheme="majorBidi"/>
          <w:sz w:val="24"/>
          <w:szCs w:val="24"/>
          <w:lang w:val="id-ID"/>
        </w:rPr>
        <w:t xml:space="preserve">Pasal 5 dan Pasal 6 </w:t>
      </w:r>
      <w:proofErr w:type="spellStart"/>
      <w:r w:rsidR="009E2559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Undang-Undang</w:t>
      </w:r>
      <w:proofErr w:type="spellEnd"/>
      <w:r w:rsidR="009E2559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Nomor 12 Tahun 2011 tentang Pembentukan Peraturan Perundang-undangan (UU 12/2011)</w:t>
      </w:r>
      <w:r w:rsidR="009E2559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="009E2559">
        <w:rPr>
          <w:rFonts w:asciiTheme="majorBidi" w:eastAsia="Times New Roman" w:hAnsiTheme="majorBidi" w:cstheme="majorBidi"/>
          <w:sz w:val="24"/>
          <w:szCs w:val="24"/>
        </w:rPr>
        <w:t>mengatur</w:t>
      </w:r>
      <w:proofErr w:type="spellEnd"/>
      <w:r w:rsidR="009E2559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9E2559" w:rsidRPr="00763A95">
        <w:rPr>
          <w:rFonts w:asciiTheme="majorBidi" w:hAnsiTheme="majorBidi" w:cstheme="majorBidi"/>
          <w:sz w:val="24"/>
          <w:szCs w:val="24"/>
          <w:lang w:val="id-ID"/>
        </w:rPr>
        <w:t xml:space="preserve">syarat-syarat asas </w:t>
      </w:r>
      <w:proofErr w:type="spellStart"/>
      <w:r w:rsidR="009E2559">
        <w:rPr>
          <w:rFonts w:asciiTheme="majorBidi" w:hAnsiTheme="majorBidi" w:cstheme="majorBidi"/>
          <w:sz w:val="24"/>
          <w:szCs w:val="24"/>
        </w:rPr>
        <w:t>h</w:t>
      </w:r>
      <w:r w:rsidR="009F3EBF">
        <w:rPr>
          <w:rFonts w:asciiTheme="majorBidi" w:hAnsiTheme="majorBidi" w:cstheme="majorBidi"/>
          <w:sz w:val="24"/>
          <w:szCs w:val="24"/>
        </w:rPr>
        <w:t>ukum</w:t>
      </w:r>
      <w:proofErr w:type="spellEnd"/>
      <w:r w:rsidR="009F3EBF">
        <w:rPr>
          <w:rFonts w:asciiTheme="majorBidi" w:hAnsiTheme="majorBidi" w:cstheme="majorBidi"/>
          <w:sz w:val="24"/>
          <w:szCs w:val="24"/>
        </w:rPr>
        <w:t xml:space="preserve"> </w:t>
      </w:r>
      <w:r w:rsidR="009E2559">
        <w:rPr>
          <w:rFonts w:asciiTheme="majorBidi" w:hAnsiTheme="majorBidi" w:cstheme="majorBidi"/>
          <w:sz w:val="24"/>
          <w:szCs w:val="24"/>
        </w:rPr>
        <w:t xml:space="preserve">yang </w:t>
      </w:r>
      <w:proofErr w:type="spellStart"/>
      <w:r w:rsidR="009E2559">
        <w:rPr>
          <w:rFonts w:asciiTheme="majorBidi" w:hAnsiTheme="majorBidi" w:cstheme="majorBidi"/>
          <w:sz w:val="24"/>
          <w:szCs w:val="24"/>
        </w:rPr>
        <w:t>harus</w:t>
      </w:r>
      <w:proofErr w:type="spellEnd"/>
      <w:r w:rsidR="009E2559">
        <w:rPr>
          <w:rFonts w:asciiTheme="majorBidi" w:hAnsiTheme="majorBidi" w:cstheme="majorBidi"/>
          <w:sz w:val="24"/>
          <w:szCs w:val="24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selal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9E2559">
        <w:rPr>
          <w:rFonts w:asciiTheme="majorBidi" w:hAnsiTheme="majorBidi" w:cstheme="majorBidi"/>
          <w:sz w:val="24"/>
          <w:szCs w:val="24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sebu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7CFA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7E7CFA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.</w:t>
      </w:r>
    </w:p>
    <w:p w:rsidR="00F00C17" w:rsidRPr="00763A95" w:rsidRDefault="007E7CFA" w:rsidP="000C3B11">
      <w:pPr>
        <w:shd w:val="clear" w:color="auto" w:fill="FFFFFF"/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rkai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sa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6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ya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(1)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uruf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12</w:t>
      </w:r>
      <w:r w:rsidR="00F00C17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/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2011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yebut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ater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uat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undang-und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aru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cermin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sa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tertib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ukum.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A56898">
        <w:rPr>
          <w:rFonts w:asciiTheme="majorBidi" w:eastAsia="Times New Roman" w:hAnsiTheme="majorBidi" w:cstheme="majorBidi"/>
          <w:sz w:val="24"/>
          <w:szCs w:val="24"/>
        </w:rPr>
        <w:t>M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ksud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“as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ertib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”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ti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56898">
        <w:rPr>
          <w:rFonts w:asciiTheme="majorBidi" w:hAnsiTheme="majorBidi" w:cstheme="majorBidi"/>
          <w:sz w:val="24"/>
          <w:szCs w:val="24"/>
        </w:rPr>
        <w:t>m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ter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56898">
        <w:rPr>
          <w:rFonts w:asciiTheme="majorBidi" w:hAnsiTheme="majorBidi" w:cstheme="majorBidi"/>
          <w:sz w:val="24"/>
          <w:szCs w:val="24"/>
        </w:rPr>
        <w:t>m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at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undang-und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r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wujud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ertib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syara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amin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C3B11">
        <w:rPr>
          <w:rFonts w:asciiTheme="majorBidi" w:hAnsiTheme="majorBidi" w:cstheme="majorBidi"/>
          <w:sz w:val="24"/>
          <w:szCs w:val="24"/>
          <w:lang w:val="id-ID"/>
        </w:rPr>
        <w:t xml:space="preserve">hukum. </w:t>
      </w:r>
      <w:r w:rsidR="00885404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85404" w:rsidRPr="00763A95">
        <w:rPr>
          <w:rFonts w:asciiTheme="majorBidi" w:hAnsiTheme="majorBidi" w:cstheme="majorBidi"/>
          <w:sz w:val="24"/>
          <w:szCs w:val="24"/>
          <w:lang w:val="id-ID"/>
        </w:rPr>
        <w:t>sampi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85404" w:rsidRPr="00763A95">
        <w:rPr>
          <w:rFonts w:asciiTheme="majorBidi" w:hAnsiTheme="majorBidi" w:cstheme="majorBidi"/>
          <w:sz w:val="24"/>
          <w:szCs w:val="24"/>
          <w:lang w:val="id-ID"/>
        </w:rPr>
        <w:t>har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85404" w:rsidRPr="00763A95">
        <w:rPr>
          <w:rFonts w:asciiTheme="majorBidi" w:hAnsiTheme="majorBidi" w:cstheme="majorBidi"/>
          <w:sz w:val="24"/>
          <w:szCs w:val="24"/>
          <w:lang w:val="id-ID"/>
        </w:rPr>
        <w:t>ta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asas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perundang-und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dibu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diber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tertentu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A56898">
        <w:rPr>
          <w:rFonts w:asciiTheme="majorBidi" w:hAnsiTheme="majorBidi" w:cstheme="majorBidi"/>
          <w:sz w:val="24"/>
          <w:szCs w:val="24"/>
        </w:rPr>
        <w:t>boleh</w:t>
      </w:r>
      <w:proofErr w:type="spellEnd"/>
      <w:r w:rsidR="00A56898">
        <w:rPr>
          <w:rFonts w:asciiTheme="majorBidi" w:hAnsiTheme="majorBidi" w:cstheme="majorBidi"/>
          <w:sz w:val="24"/>
          <w:szCs w:val="24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bertent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lain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sederaj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menur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hierark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perundang-und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0C17" w:rsidRPr="00763A95">
        <w:rPr>
          <w:rFonts w:asciiTheme="majorBidi" w:hAnsiTheme="majorBidi" w:cstheme="majorBidi"/>
          <w:sz w:val="24"/>
          <w:szCs w:val="24"/>
          <w:lang w:val="id-ID"/>
        </w:rPr>
        <w:t>ad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conto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mengat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="000C3B11">
        <w:rPr>
          <w:rFonts w:asciiTheme="majorBidi" w:hAnsiTheme="majorBidi" w:cstheme="majorBidi"/>
          <w:sz w:val="24"/>
          <w:szCs w:val="24"/>
          <w:lang w:val="id-ID"/>
        </w:rPr>
        <w:t xml:space="preserve">engadilan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A</w:t>
      </w:r>
      <w:r w:rsidR="000C3B11">
        <w:rPr>
          <w:rFonts w:asciiTheme="majorBidi" w:hAnsiTheme="majorBidi" w:cstheme="majorBidi"/>
          <w:sz w:val="24"/>
          <w:szCs w:val="24"/>
          <w:lang w:val="id-ID"/>
        </w:rPr>
        <w:t>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811FD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terkai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har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harmo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43422" w:rsidRPr="00763A95">
        <w:rPr>
          <w:rFonts w:asciiTheme="majorBidi" w:hAnsiTheme="majorBidi" w:cstheme="majorBidi"/>
          <w:sz w:val="24"/>
          <w:szCs w:val="24"/>
          <w:lang w:val="id-ID"/>
        </w:rPr>
        <w:t>tersebut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F00C17" w:rsidRPr="00763A95" w:rsidRDefault="00AC1A3A" w:rsidP="00BE7E9B">
      <w:pPr>
        <w:shd w:val="clear" w:color="auto" w:fill="FFFFFF"/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Negara yang berdiri berdasarkan hukum memiliki empat (4) asas utama, yaitu: asas kepastian hukum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het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chtszekerheidsbeginsel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, asas persamaan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het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gelijkeheidsbeginsel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, asas demokrasi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het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emocratischebeginsel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, dan asas bahwa pemerintah dibentuk untuk melakukan pelayanan terhadap masyarakat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het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beginsal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van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e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ienende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overhead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,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governmet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for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eople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. Untuk memenuhi asas kepastian hukum harus memenuhi persyaratan adanya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ekuasan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lembaga peradilan yang merdeka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e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is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van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onafhankelijkke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chtspraak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.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9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F16DAF" w:rsidRPr="00763A95" w:rsidRDefault="00B14A17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contextualSpacing w:val="0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Regulasi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F16DAF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F16DAF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F16DAF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yariah</w:t>
      </w:r>
    </w:p>
    <w:p w:rsidR="00F16DAF" w:rsidRPr="000C3B11" w:rsidRDefault="00F16DAF" w:rsidP="008F3825">
      <w:pPr>
        <w:shd w:val="clear" w:color="auto" w:fill="FFFFFF"/>
        <w:spacing w:after="0" w:line="360" w:lineRule="auto"/>
        <w:ind w:firstLine="709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global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dany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gemb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esa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proofErr w:type="spellStart"/>
      <w:r w:rsidR="0075430D">
        <w:rPr>
          <w:rFonts w:asciiTheme="majorBidi" w:eastAsia="Times New Roman" w:hAnsiTheme="majorBidi" w:cstheme="majorBidi"/>
          <w:sz w:val="24"/>
          <w:szCs w:val="24"/>
        </w:rPr>
        <w:t>atas</w:t>
      </w:r>
      <w:proofErr w:type="spellEnd"/>
      <w:r w:rsidR="0075430D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butuh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anajeme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ikuidita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u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epanj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1980-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ingg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1990-an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u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ampu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mobilisas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ewa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eposito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iinvestasi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baga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strume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u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asi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anga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rbata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dany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oro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kur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4379A7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e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ikuid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terbatas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046DF6">
        <w:rPr>
          <w:rFonts w:asciiTheme="majorBidi" w:eastAsia="Times New Roman" w:hAnsiTheme="majorBidi" w:cstheme="majorBidi"/>
          <w:sz w:val="24"/>
          <w:szCs w:val="24"/>
          <w:lang w:val="id-ID"/>
        </w:rPr>
        <w:t>lainnya</w:t>
      </w:r>
      <w:r w:rsidR="00046DF6">
        <w:rPr>
          <w:rFonts w:asciiTheme="majorBidi" w:eastAsia="Times New Roman" w:hAnsiTheme="majorBidi" w:cstheme="majorBidi"/>
          <w:sz w:val="24"/>
          <w:szCs w:val="24"/>
        </w:rPr>
        <w:t>.</w:t>
      </w:r>
      <w:r w:rsidR="000C3B11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="00046DF6">
        <w:rPr>
          <w:rFonts w:asciiTheme="majorBidi" w:eastAsia="Times New Roman" w:hAnsiTheme="majorBidi" w:cstheme="majorBidi"/>
          <w:sz w:val="24"/>
          <w:szCs w:val="24"/>
        </w:rPr>
        <w:t>K</w:t>
      </w:r>
      <w:proofErr w:type="spellStart"/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omposisi</w:t>
      </w:r>
      <w:proofErr w:type="spellEnd"/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se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u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hampi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kemb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ebi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foku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strume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jangk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dek</w:t>
      </w:r>
      <w:r w:rsidR="00DD0889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proofErr w:type="spellStart"/>
      <w:r w:rsidR="00DD0889">
        <w:rPr>
          <w:rFonts w:asciiTheme="majorBidi" w:eastAsia="Times New Roman" w:hAnsiTheme="majorBidi" w:cstheme="majorBidi"/>
          <w:sz w:val="24"/>
          <w:szCs w:val="24"/>
        </w:rPr>
        <w:t>hal</w:t>
      </w:r>
      <w:proofErr w:type="spellEnd"/>
      <w:r w:rsidR="00DD0889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="00DD0889">
        <w:rPr>
          <w:rFonts w:asciiTheme="majorBidi" w:eastAsia="Times New Roman" w:hAnsiTheme="majorBidi" w:cstheme="majorBidi"/>
          <w:sz w:val="24"/>
          <w:szCs w:val="24"/>
        </w:rPr>
        <w:t>ini</w:t>
      </w:r>
      <w:proofErr w:type="spellEnd"/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doro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luny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cipta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strume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vestas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ebi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uas.</w:t>
      </w:r>
      <w:r w:rsidR="00DD0889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ondis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doro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ingkatny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minta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stumen</w:t>
      </w:r>
      <w:proofErr w:type="spellEnd"/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u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aru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doro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rekayas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cipta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strume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vestas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uangan</w:t>
      </w:r>
      <w:r w:rsidR="007C4036">
        <w:rPr>
          <w:rFonts w:asciiTheme="majorBidi" w:eastAsia="Times New Roman" w:hAnsiTheme="majorBidi" w:cstheme="majorBidi"/>
          <w:sz w:val="24"/>
          <w:szCs w:val="24"/>
        </w:rPr>
        <w:t>.</w:t>
      </w:r>
      <w:r w:rsidR="00247EDF" w:rsidRPr="00763A95">
        <w:rPr>
          <w:rStyle w:val="FootnoteReference"/>
          <w:rFonts w:asciiTheme="majorBidi" w:eastAsia="Times New Roman" w:hAnsiTheme="majorBidi" w:cstheme="majorBidi"/>
          <w:sz w:val="24"/>
          <w:szCs w:val="24"/>
          <w:lang w:val="id-ID"/>
        </w:rPr>
        <w:footnoteReference w:id="10"/>
      </w:r>
    </w:p>
    <w:p w:rsidR="00F16DAF" w:rsidRPr="000C3B11" w:rsidRDefault="00F16DAF" w:rsidP="008F3825">
      <w:pPr>
        <w:shd w:val="clear" w:color="auto" w:fill="FFFFFF"/>
        <w:spacing w:after="0" w:line="360" w:lineRule="auto"/>
        <w:ind w:firstLine="709"/>
        <w:jc w:val="both"/>
        <w:rPr>
          <w:rFonts w:asciiTheme="majorBidi" w:eastAsia="Times New Roman" w:hAnsiTheme="majorBidi" w:cstheme="majorBidi"/>
          <w:sz w:val="24"/>
          <w:szCs w:val="24"/>
          <w:lang w:val="id-ID"/>
        </w:rPr>
      </w:pP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kemb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gikut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kembang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dustr</w:t>
      </w:r>
      <w:r w:rsidR="00211F41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rban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surans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entingny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anajeme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se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anajeme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likuidita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du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dustr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imbul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butuh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umbe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roduk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vestas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basis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ehingg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fenomen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dorong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erkembangny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kegiat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syariah</w:t>
      </w:r>
      <w:r w:rsidR="007C4036">
        <w:rPr>
          <w:rFonts w:asciiTheme="majorBidi" w:eastAsia="Times New Roman" w:hAnsiTheme="majorBidi" w:cstheme="majorBidi"/>
          <w:sz w:val="24"/>
          <w:szCs w:val="24"/>
        </w:rPr>
        <w:t>.</w:t>
      </w:r>
      <w:r w:rsidR="00247EDF" w:rsidRPr="00763A95">
        <w:rPr>
          <w:rStyle w:val="FootnoteReference"/>
          <w:rFonts w:asciiTheme="majorBidi" w:eastAsia="Times New Roman" w:hAnsiTheme="majorBidi" w:cstheme="majorBidi"/>
          <w:sz w:val="24"/>
          <w:szCs w:val="24"/>
          <w:lang w:val="id-ID"/>
        </w:rPr>
        <w:footnoteReference w:id="11"/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ayat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(5)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Fatw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DS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UI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40/X/2003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menyebutkan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>p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rnyat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sesu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nyat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tul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kelu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DS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d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su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-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AF5216" w:rsidRPr="00AF5216">
        <w:rPr>
          <w:rFonts w:asciiTheme="majorBidi" w:hAnsiTheme="majorBidi" w:cstheme="majorBidi"/>
          <w:sz w:val="24"/>
          <w:szCs w:val="24"/>
          <w:lang w:val="id-ID"/>
        </w:rPr>
        <w:t xml:space="preserve">, yaitu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ja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tapan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SN-MUI.</w:t>
      </w:r>
    </w:p>
    <w:p w:rsidR="00F16DAF" w:rsidRPr="00763A95" w:rsidRDefault="00F16DAF" w:rsidP="008F3825">
      <w:pPr>
        <w:shd w:val="clear" w:color="auto" w:fill="FFFFFF"/>
        <w:spacing w:after="0" w:line="360" w:lineRule="auto"/>
        <w:ind w:firstLine="709"/>
        <w:jc w:val="both"/>
        <w:rPr>
          <w:rFonts w:asciiTheme="majorBidi" w:eastAsia="Times New Roman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hin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gi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su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-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l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erhat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5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at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SN-M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0/X/2003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e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ransak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rang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itu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laksan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ransak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r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ur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hati-ha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r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erboleh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peku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nipu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ndu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ns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harar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gharar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ib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maisir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isywah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ksi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ezhaliman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ransak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ndu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ns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maksud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y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Najsy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awa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lsu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Bai’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l-ma’dum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jua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l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milik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short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selli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);</w:t>
      </w:r>
    </w:p>
    <w:p w:rsidR="004B0EA1" w:rsidRPr="00763A95" w:rsidRDefault="00F16DAF" w:rsidP="008F3825">
      <w:pPr>
        <w:shd w:val="clear" w:color="auto" w:fill="FFFFFF"/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oadmap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kelu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tori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a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uangan</w:t>
      </w:r>
      <w:r w:rsidR="007C4036" w:rsidRPr="007C4036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2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eastAsia="Times New Roman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kemb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l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u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kade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mul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j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t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al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uncurkan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k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997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j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tu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umbu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kemb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tand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mak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nyak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d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terbitkan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gu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kai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mak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tambah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syara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e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dul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d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d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ing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hi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014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u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h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kuk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k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exchang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raded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funds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ETF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r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ayan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u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onlin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rading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rang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ilik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gu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terbit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SN-MUI.</w:t>
      </w:r>
    </w:p>
    <w:p w:rsidR="00A65D0F" w:rsidRPr="00763A95" w:rsidRDefault="004B0EA1" w:rsidP="008F3825">
      <w:pPr>
        <w:shd w:val="clear" w:color="auto" w:fill="FFFFFF"/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Setidak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erdapat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empat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belas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(14)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fatwa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yang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telah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dikeluarkan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oleh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DSN-MUI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yang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berhubungan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dengan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pasar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modal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syariah</w:t>
      </w:r>
      <w:r w:rsidR="00BB55DD" w:rsidRPr="00763A95">
        <w:rPr>
          <w:rStyle w:val="apple-converted-space"/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sejak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tahun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2001,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="0038069C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yaitu: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r w:rsidR="0038069C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>1)</w:t>
      </w:r>
      <w:r w:rsidR="00BB55DD" w:rsidRPr="00763A95">
        <w:rPr>
          <w:rStyle w:val="Strong"/>
          <w:rFonts w:asciiTheme="majorBidi" w:hAnsiTheme="majorBidi" w:cstheme="majorBidi"/>
          <w:b w:val="0"/>
          <w:bCs w:val="0"/>
          <w:sz w:val="24"/>
          <w:szCs w:val="24"/>
          <w:lang w:val="id-ID"/>
        </w:rPr>
        <w:t xml:space="preserve"> </w:t>
      </w:r>
      <w:hyperlink r:id="rId9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20/DSN-MUI/IX/2001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Pedoma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Pelaksanaa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Investasi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Untuk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proofErr w:type="spellStart"/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Reksadana</w:t>
        </w:r>
        <w:proofErr w:type="spellEnd"/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2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0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32/DSN-MUI/IX/2002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Obligasi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3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1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33/DSN-MUI/IX/2002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Obligasi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proofErr w:type="spellStart"/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udharabah</w:t>
        </w:r>
        <w:proofErr w:type="spellEnd"/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4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2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40/DSN-MUI/X/2003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Pasa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dal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da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Pedoma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Umum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Penerapa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Prinsip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di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Bid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Pasa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dal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5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3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41/DSN-MUI/III/2004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Obligasi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Ijarah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6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4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59/DSN-MUI/V/2007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lastRenderedPageBreak/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Obligasi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proofErr w:type="spellStart"/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udharabah</w:t>
        </w:r>
        <w:proofErr w:type="spellEnd"/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Konversi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7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5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65/DSN-MUI/III/2008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Hak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emesa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Efek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rlebih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Dahulu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(HMETD)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8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6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66/DSN-MUI/III/2008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proofErr w:type="spellStart"/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Waran</w:t>
        </w:r>
        <w:proofErr w:type="spellEnd"/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9)</w:t>
      </w:r>
      <w:r w:rsidR="00BB55DD" w:rsidRPr="00763A95">
        <w:rPr>
          <w:rStyle w:val="apple-converted-space"/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7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69/DSN-MUI/VI/2008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urat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Berharg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yariah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egar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(SBSN)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10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8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70/DSN-MUI/VI/2008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etode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Penerbita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BSN</w:t>
        </w:r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11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19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71/DSN-MUI/VI/2008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apple-converted-space"/>
            <w:rFonts w:asciiTheme="majorBidi" w:hAnsiTheme="majorBidi" w:cstheme="majorBidi"/>
            <w:sz w:val="24"/>
            <w:szCs w:val="24"/>
            <w:lang w:val="id-ID"/>
          </w:rPr>
          <w:t xml:space="preserve"> </w:t>
        </w:r>
        <w:r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>Sale</w:t>
        </w:r>
        <w:r w:rsidR="00BB55DD"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 xml:space="preserve"> </w:t>
        </w:r>
        <w:proofErr w:type="spellStart"/>
        <w:r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>and</w:t>
        </w:r>
        <w:proofErr w:type="spellEnd"/>
        <w:r w:rsidR="00BB55DD"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 xml:space="preserve"> </w:t>
        </w:r>
        <w:proofErr w:type="spellStart"/>
        <w:r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>Lease</w:t>
        </w:r>
        <w:proofErr w:type="spellEnd"/>
        <w:r w:rsidR="00BB55DD"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 xml:space="preserve"> </w:t>
        </w:r>
        <w:proofErr w:type="spellStart"/>
        <w:r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>Back</w:t>
        </w:r>
        <w:proofErr w:type="spellEnd"/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12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20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72/DSN-MUI/VI/2008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BS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Ijarah</w:t>
        </w:r>
        <w:r w:rsidR="00BB55DD" w:rsidRPr="00763A95">
          <w:rPr>
            <w:rStyle w:val="apple-converted-space"/>
            <w:rFonts w:asciiTheme="majorBidi" w:hAnsiTheme="majorBidi" w:cstheme="majorBidi"/>
            <w:sz w:val="24"/>
            <w:szCs w:val="24"/>
            <w:lang w:val="id-ID"/>
          </w:rPr>
          <w:t xml:space="preserve"> </w:t>
        </w:r>
        <w:r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>Sale</w:t>
        </w:r>
        <w:r w:rsidR="00BB55DD"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 xml:space="preserve"> </w:t>
        </w:r>
        <w:proofErr w:type="spellStart"/>
        <w:r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>and</w:t>
        </w:r>
        <w:proofErr w:type="spellEnd"/>
        <w:r w:rsidR="00BB55DD"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 xml:space="preserve"> </w:t>
        </w:r>
        <w:proofErr w:type="spellStart"/>
        <w:r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>Lease</w:t>
        </w:r>
        <w:proofErr w:type="spellEnd"/>
        <w:r w:rsidR="00BB55DD"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 xml:space="preserve"> </w:t>
        </w:r>
        <w:proofErr w:type="spellStart"/>
        <w:r w:rsidRPr="00763A95">
          <w:rPr>
            <w:rStyle w:val="Emphasis"/>
            <w:rFonts w:asciiTheme="majorBidi" w:hAnsiTheme="majorBidi" w:cstheme="majorBidi"/>
            <w:sz w:val="24"/>
            <w:szCs w:val="24"/>
            <w:lang w:val="id-ID"/>
          </w:rPr>
          <w:t>Back</w:t>
        </w:r>
        <w:proofErr w:type="spellEnd"/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13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hyperlink r:id="rId21" w:history="1"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Fatwa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No</w:t>
        </w:r>
        <w:r w:rsidR="0038069C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mor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76/DSN-MUI/VI/2010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entang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SBSN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Ijarah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proofErr w:type="spellStart"/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Asset</w:t>
        </w:r>
        <w:proofErr w:type="spellEnd"/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To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Be</w:t>
        </w:r>
        <w:r w:rsidR="00BB55DD"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 xml:space="preserve"> </w:t>
        </w:r>
        <w:proofErr w:type="spellStart"/>
        <w:r w:rsidRPr="00763A95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id-ID"/>
          </w:rPr>
          <w:t>Leased</w:t>
        </w:r>
        <w:proofErr w:type="spellEnd"/>
      </w:hyperlink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14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at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38069C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80/DSN-MUI/III/201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rap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kanism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g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if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ui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gule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ur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fek.</w:t>
      </w:r>
    </w:p>
    <w:p w:rsidR="00B671EA" w:rsidRPr="00763A95" w:rsidRDefault="00D80835" w:rsidP="008F3825">
      <w:pPr>
        <w:shd w:val="clear" w:color="auto" w:fill="FFFFFF"/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</w:rPr>
        <w:t>F</w:t>
      </w:r>
      <w:proofErr w:type="spellStart"/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atw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DS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M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b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sumbe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hierark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perundang-undang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fat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DS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M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perl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diintegras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kedalam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14A17" w:rsidRPr="00763A95">
        <w:rPr>
          <w:rFonts w:asciiTheme="majorBidi" w:hAnsiTheme="majorBidi" w:cstheme="majorBidi"/>
          <w:sz w:val="24"/>
          <w:szCs w:val="24"/>
          <w:lang w:val="id-ID"/>
        </w:rPr>
        <w:t>Bapepam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selanjutny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Bapep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L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(k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OJK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me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sinkronis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harmonis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fat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DS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M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kedalam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OJ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lew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enerbi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bar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merevi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sud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ada.</w:t>
      </w:r>
      <w:r w:rsidR="00372836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3"/>
      </w:r>
      <w:r w:rsidR="00797164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terkai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diterbit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D73EB" w:rsidRPr="00763A95">
        <w:rPr>
          <w:rFonts w:asciiTheme="majorBidi" w:hAnsiTheme="majorBidi" w:cstheme="majorBidi"/>
          <w:sz w:val="24"/>
          <w:szCs w:val="24"/>
          <w:lang w:val="id-ID"/>
        </w:rPr>
        <w:t>Bapep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rt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kal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2006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IX.A.13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nerbi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IX.A.14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Akad-akad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Digu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nerbi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Selanjut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2007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diterbit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II.K.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Kriter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nerbit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Daft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berkembang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IX.A.13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IX.A.14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mengala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nyempurn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2009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2012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II.K.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40580"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671EA" w:rsidRPr="00763A95">
        <w:rPr>
          <w:rFonts w:asciiTheme="majorBidi" w:hAnsiTheme="majorBidi" w:cstheme="majorBidi"/>
          <w:sz w:val="24"/>
          <w:szCs w:val="24"/>
          <w:lang w:val="id-ID"/>
        </w:rPr>
        <w:t>disempurnakan.</w:t>
      </w:r>
    </w:p>
    <w:p w:rsidR="00F16DAF" w:rsidRPr="00797164" w:rsidRDefault="00C40580" w:rsidP="008F3825">
      <w:pPr>
        <w:shd w:val="clear" w:color="auto" w:fill="FFFFFF"/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Selanjut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014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J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mbal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vi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X.A.13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us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anc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kai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hl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Modal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enyempurn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X.A.13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ang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perjel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bsta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laks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rbi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mpi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tu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vi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</w:t>
      </w:r>
      <w:r w:rsidR="00DC0D33" w:rsidRPr="00763A95">
        <w:rPr>
          <w:rFonts w:asciiTheme="majorBidi" w:hAnsiTheme="majorBidi" w:cstheme="majorBidi"/>
          <w:sz w:val="24"/>
          <w:szCs w:val="24"/>
          <w:lang w:val="id-ID"/>
        </w:rPr>
        <w:t>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X.A.13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ba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be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ra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ranc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eratur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anc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kai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rap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odal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penerbi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sah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5D0F"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kuk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k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fe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ag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syariah</w:t>
      </w:r>
      <w:r w:rsidR="007C4036">
        <w:rPr>
          <w:rFonts w:asciiTheme="majorBidi" w:hAnsiTheme="majorBidi" w:cstheme="majorBidi"/>
          <w:sz w:val="24"/>
          <w:szCs w:val="24"/>
        </w:rPr>
        <w:t>.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4"/>
      </w:r>
      <w:r w:rsidR="00797164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6DAF" w:rsidRPr="00763A95">
        <w:rPr>
          <w:rFonts w:asciiTheme="majorBidi" w:hAnsiTheme="majorBidi" w:cstheme="majorBidi"/>
          <w:sz w:val="24"/>
          <w:szCs w:val="24"/>
          <w:lang w:val="id-ID"/>
        </w:rPr>
        <w:t>OJ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6DAF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6DAF" w:rsidRPr="00763A95">
        <w:rPr>
          <w:rFonts w:asciiTheme="majorBidi" w:hAnsiTheme="majorBidi" w:cstheme="majorBidi"/>
          <w:sz w:val="24"/>
          <w:szCs w:val="24"/>
          <w:lang w:val="id-ID"/>
        </w:rPr>
        <w:t>ringka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16DAF" w:rsidRPr="00763A95">
        <w:rPr>
          <w:rFonts w:asciiTheme="majorBidi" w:hAnsiTheme="majorBidi" w:cstheme="majorBidi"/>
          <w:sz w:val="24"/>
          <w:szCs w:val="24"/>
          <w:lang w:val="id-ID"/>
        </w:rPr>
        <w:t>eksekutif</w:t>
      </w:r>
      <w:r w:rsidR="007C4036">
        <w:rPr>
          <w:rFonts w:asciiTheme="majorBidi" w:hAnsiTheme="majorBidi" w:cstheme="majorBidi"/>
          <w:sz w:val="24"/>
          <w:szCs w:val="24"/>
        </w:rPr>
        <w:t>,</w:t>
      </w:r>
      <w:r w:rsidR="00D8083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D80835">
        <w:rPr>
          <w:rFonts w:asciiTheme="majorBidi" w:hAnsiTheme="majorBidi" w:cstheme="majorBidi"/>
          <w:sz w:val="24"/>
          <w:szCs w:val="24"/>
        </w:rPr>
        <w:t>menyebutkan</w:t>
      </w:r>
      <w:proofErr w:type="spellEnd"/>
      <w:r w:rsidR="00D80835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E541EA">
        <w:rPr>
          <w:rFonts w:asciiTheme="majorBidi" w:hAnsiTheme="majorBidi" w:cstheme="majorBidi"/>
          <w:sz w:val="24"/>
          <w:szCs w:val="24"/>
        </w:rPr>
        <w:t>bahwa</w:t>
      </w:r>
      <w:proofErr w:type="spellEnd"/>
      <w:r w:rsidR="00E541EA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D80835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market</w:t>
      </w:r>
      <w:proofErr w:type="spellEnd"/>
      <w:r w:rsidR="00D80835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="00D80835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share</w:t>
      </w:r>
      <w:proofErr w:type="spellEnd"/>
      <w:r w:rsidR="00D80835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="00D80835" w:rsidRPr="00763A95">
        <w:rPr>
          <w:rFonts w:asciiTheme="majorBidi" w:hAnsiTheme="majorBidi" w:cstheme="majorBidi"/>
          <w:sz w:val="24"/>
          <w:szCs w:val="24"/>
          <w:lang w:val="id-ID"/>
        </w:rPr>
        <w:t>produk syariah di pasar modal masih relatif kecil, maka diperlukan strategi pengembangan yang terencana untuk mewujudkan pasar modal syariah</w:t>
      </w:r>
      <w:r w:rsidR="00D80835">
        <w:rPr>
          <w:rFonts w:asciiTheme="majorBidi" w:hAnsiTheme="majorBidi" w:cstheme="majorBidi"/>
          <w:sz w:val="24"/>
          <w:szCs w:val="24"/>
        </w:rPr>
        <w:t>,</w:t>
      </w:r>
      <w:r w:rsidR="00D80835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yang memberikan kontribusi signifikan bagi perekonomian nasional, berkeadilan, dan melindungi kepentingan masyarakat.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5"/>
      </w:r>
    </w:p>
    <w:p w:rsidR="008D0A73" w:rsidRPr="00763A95" w:rsidRDefault="0067750B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contextualSpacing w:val="0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8F3825">
        <w:rPr>
          <w:rFonts w:asciiTheme="majorBidi" w:hAnsiTheme="majorBidi" w:cstheme="majorBidi"/>
          <w:b/>
          <w:bCs/>
          <w:sz w:val="24"/>
          <w:szCs w:val="24"/>
        </w:rPr>
        <w:t>D</w:t>
      </w:r>
      <w:r w:rsidR="00626D4E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alam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626D4E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626D4E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626D4E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626D4E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yariah</w:t>
      </w:r>
    </w:p>
    <w:p w:rsidR="008D0A73" w:rsidRPr="00763A95" w:rsidRDefault="008D0A73" w:rsidP="00991E69">
      <w:pPr>
        <w:pStyle w:val="ListParagraph"/>
        <w:spacing w:after="0" w:line="360" w:lineRule="auto"/>
        <w:ind w:left="0"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S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isti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ti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jar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ahir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ndang-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3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(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mandeme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ndang-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ndang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7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198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(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D794C" w:rsidRPr="00763A95">
        <w:rPr>
          <w:rFonts w:asciiTheme="majorBidi" w:hAnsiTheme="majorBidi" w:cstheme="majorBidi"/>
          <w:sz w:val="24"/>
          <w:szCs w:val="24"/>
          <w:lang w:val="id-ID"/>
        </w:rPr>
        <w:t>7/1989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elumny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7/198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wen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win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waris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wasiat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ib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wakaf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zakat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fak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d</w:t>
      </w:r>
      <w:r w:rsidR="00773998" w:rsidRPr="00763A95">
        <w:rPr>
          <w:rFonts w:asciiTheme="majorBidi" w:hAnsiTheme="majorBidi" w:cstheme="majorBidi"/>
          <w:sz w:val="24"/>
          <w:szCs w:val="24"/>
          <w:lang w:val="id-ID"/>
        </w:rPr>
        <w:t>e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ahir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73998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erlu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eperdata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ainny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hus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/Mahkam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Nangro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c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uss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dana</w:t>
      </w:r>
      <w:r w:rsidR="00773998" w:rsidRPr="00763A95">
        <w:rPr>
          <w:rFonts w:asciiTheme="majorBidi" w:hAnsiTheme="majorBidi" w:cstheme="majorBidi"/>
          <w:sz w:val="24"/>
          <w:szCs w:val="24"/>
          <w:lang w:val="id-ID"/>
        </w:rPr>
        <w:t>/jinayah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8D0A73" w:rsidRPr="00763A95" w:rsidRDefault="00A77212" w:rsidP="00797164">
      <w:pPr>
        <w:pStyle w:val="ListParagraph"/>
        <w:spacing w:after="0" w:line="360" w:lineRule="auto"/>
        <w:ind w:left="0"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erluas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nyat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2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3/2006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ata-k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“perkara-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tentu”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91E69">
        <w:rPr>
          <w:rFonts w:asciiTheme="majorBidi" w:hAnsiTheme="majorBidi" w:cstheme="majorBidi"/>
          <w:sz w:val="24"/>
          <w:szCs w:val="24"/>
        </w:rPr>
        <w:t>p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asi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u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ata-k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“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tentu”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2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7/1989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ak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u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lua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ak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bsol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97164">
        <w:rPr>
          <w:rFonts w:asciiTheme="majorBidi" w:hAnsiTheme="majorBidi" w:cstheme="majorBidi"/>
          <w:sz w:val="24"/>
          <w:szCs w:val="24"/>
          <w:lang w:val="id-ID"/>
        </w:rPr>
        <w:t xml:space="preserve">Agama.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Lahir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land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tas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7/198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ud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E3DF5" w:rsidRPr="00763A95">
        <w:rPr>
          <w:rFonts w:asciiTheme="majorBidi" w:hAnsiTheme="majorBidi" w:cstheme="majorBidi"/>
          <w:sz w:val="24"/>
          <w:szCs w:val="24"/>
          <w:lang w:val="id-ID"/>
        </w:rPr>
        <w:t>relev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la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kemb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butu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asyarakat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lahir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3/2006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ebera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it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ol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kemb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u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fundament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C0688" w:rsidRPr="00763A95">
        <w:rPr>
          <w:rFonts w:asciiTheme="majorBidi" w:hAnsiTheme="majorBidi" w:cstheme="majorBidi"/>
          <w:sz w:val="24"/>
          <w:szCs w:val="24"/>
          <w:lang w:val="id-ID"/>
        </w:rPr>
        <w:t>ba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7C4036">
        <w:rPr>
          <w:rFonts w:asciiTheme="majorBidi" w:hAnsiTheme="majorBidi" w:cstheme="majorBidi"/>
          <w:sz w:val="24"/>
          <w:szCs w:val="24"/>
        </w:rPr>
        <w:t>.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6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8D0A73" w:rsidRPr="00763A95" w:rsidRDefault="008D0A73" w:rsidP="00797164">
      <w:pPr>
        <w:pStyle w:val="ListParagraph"/>
        <w:spacing w:after="0" w:line="360" w:lineRule="auto"/>
        <w:ind w:left="0"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2137BD">
        <w:rPr>
          <w:rFonts w:asciiTheme="majorBidi" w:hAnsiTheme="majorBidi" w:cstheme="majorBidi"/>
          <w:iCs/>
          <w:sz w:val="24"/>
          <w:szCs w:val="24"/>
          <w:lang w:val="id-ID"/>
        </w:rPr>
        <w:t>Pertama</w:t>
      </w:r>
      <w:r w:rsidRPr="002137BD">
        <w:rPr>
          <w:rFonts w:asciiTheme="majorBidi" w:hAnsiTheme="majorBidi" w:cstheme="majorBidi"/>
          <w:b/>
          <w:bCs/>
          <w:iCs/>
          <w:sz w:val="24"/>
          <w:szCs w:val="24"/>
          <w:lang w:val="id-ID"/>
        </w:rPr>
        <w:t>,</w:t>
      </w:r>
      <w:r w:rsidR="00BB55DD" w:rsidRPr="002137BD">
        <w:rPr>
          <w:rFonts w:asciiTheme="majorBidi" w:hAnsiTheme="majorBidi" w:cstheme="majorBidi"/>
          <w:iCs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ihapuskanny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hak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opsi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waris</w:t>
      </w:r>
      <w:r w:rsidR="00A23DB4" w:rsidRPr="002137BD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A23DB4" w:rsidRPr="002137BD">
        <w:rPr>
          <w:rFonts w:asciiTheme="majorBidi" w:hAnsiTheme="majorBidi" w:cstheme="majorBidi"/>
          <w:sz w:val="24"/>
          <w:szCs w:val="24"/>
        </w:rPr>
        <w:t>bagi</w:t>
      </w:r>
      <w:proofErr w:type="spellEnd"/>
      <w:r w:rsidR="00A23DB4" w:rsidRPr="002137BD"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 w:rsidR="00A23DB4" w:rsidRPr="002137BD">
        <w:rPr>
          <w:rFonts w:asciiTheme="majorBidi" w:hAnsiTheme="majorBidi" w:cstheme="majorBidi"/>
          <w:sz w:val="24"/>
          <w:szCs w:val="24"/>
        </w:rPr>
        <w:t>beragama</w:t>
      </w:r>
      <w:proofErr w:type="spellEnd"/>
      <w:r w:rsidR="00A23DB4" w:rsidRPr="002137BD">
        <w:rPr>
          <w:rFonts w:asciiTheme="majorBidi" w:hAnsiTheme="majorBidi" w:cstheme="majorBidi"/>
          <w:sz w:val="24"/>
          <w:szCs w:val="24"/>
        </w:rPr>
        <w:t xml:space="preserve"> Islam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247EDF" w:rsidRPr="002137BD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7"/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iCs/>
          <w:sz w:val="24"/>
          <w:szCs w:val="24"/>
          <w:lang w:val="id-ID"/>
        </w:rPr>
        <w:t>Kedua,</w:t>
      </w:r>
      <w:r w:rsidR="00BB55DD" w:rsidRPr="002137BD">
        <w:rPr>
          <w:rFonts w:asciiTheme="majorBidi" w:hAnsiTheme="majorBidi" w:cstheme="majorBidi"/>
          <w:iCs/>
          <w:sz w:val="24"/>
          <w:szCs w:val="24"/>
          <w:lang w:val="id-ID"/>
        </w:rPr>
        <w:t xml:space="preserve"> </w:t>
      </w:r>
      <w:r w:rsidR="00DE5ACB" w:rsidRPr="002137BD">
        <w:rPr>
          <w:rFonts w:asciiTheme="majorBidi" w:hAnsiTheme="majorBidi" w:cstheme="majorBidi"/>
          <w:sz w:val="24"/>
          <w:szCs w:val="24"/>
          <w:lang w:val="id-ID"/>
        </w:rPr>
        <w:t>d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alam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E5ACB" w:rsidRPr="002137BD">
        <w:rPr>
          <w:rFonts w:asciiTheme="majorBidi" w:hAnsiTheme="majorBidi" w:cstheme="majorBidi"/>
          <w:sz w:val="24"/>
          <w:szCs w:val="24"/>
          <w:lang w:val="id-ID"/>
        </w:rPr>
        <w:t xml:space="preserve">Pasal 50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iatur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jik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terjadi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hak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milik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2137BD">
        <w:rPr>
          <w:rFonts w:asciiTheme="majorBidi" w:hAnsiTheme="majorBidi" w:cstheme="majorBidi"/>
          <w:sz w:val="24"/>
          <w:szCs w:val="24"/>
          <w:lang w:val="id-ID"/>
        </w:rPr>
        <w:t>keperdataan</w:t>
      </w:r>
      <w:proofErr w:type="spellEnd"/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lainny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selam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subjek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hukumny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orang-orang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iselesaik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DE5ACB" w:rsidRPr="002137BD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797164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iCs/>
          <w:sz w:val="24"/>
          <w:szCs w:val="24"/>
          <w:lang w:val="id-ID"/>
        </w:rPr>
        <w:t>Ketiga</w:t>
      </w:r>
      <w:r w:rsidRPr="002137BD">
        <w:rPr>
          <w:rFonts w:asciiTheme="majorBidi" w:hAnsiTheme="majorBidi" w:cstheme="majorBidi"/>
          <w:b/>
          <w:bCs/>
          <w:sz w:val="24"/>
          <w:szCs w:val="24"/>
          <w:lang w:val="id-ID"/>
        </w:rPr>
        <w:t>,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iberlakukanny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asas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penunduk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iri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salah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asar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Agama.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71617" w:rsidRPr="002137BD">
        <w:rPr>
          <w:rFonts w:asciiTheme="majorBidi" w:hAnsiTheme="majorBidi" w:cstheme="majorBidi"/>
          <w:sz w:val="24"/>
          <w:szCs w:val="24"/>
          <w:lang w:val="id-ID"/>
        </w:rPr>
        <w:t>A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beberap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indikator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menentuk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lastRenderedPageBreak/>
        <w:t>Agama,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yaitu: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iCs/>
          <w:sz w:val="24"/>
          <w:szCs w:val="24"/>
          <w:lang w:val="id-ID"/>
        </w:rPr>
        <w:t>pertama,</w:t>
      </w:r>
      <w:r w:rsidR="00BB55DD" w:rsidRPr="002137BD">
        <w:rPr>
          <w:rFonts w:asciiTheme="majorBidi" w:hAnsiTheme="majorBidi" w:cstheme="majorBidi"/>
          <w:iCs/>
          <w:sz w:val="24"/>
          <w:szCs w:val="24"/>
          <w:lang w:val="id-ID"/>
        </w:rPr>
        <w:t xml:space="preserve"> </w:t>
      </w:r>
      <w:r w:rsidR="00B00880" w:rsidRPr="002137BD">
        <w:rPr>
          <w:rFonts w:asciiTheme="majorBidi" w:hAnsiTheme="majorBidi" w:cstheme="majorBidi"/>
          <w:sz w:val="24"/>
          <w:szCs w:val="24"/>
          <w:lang w:val="id-ID"/>
        </w:rPr>
        <w:t>a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gam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dianut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kedu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belah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saat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terjadiny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Islam,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iCs/>
          <w:sz w:val="24"/>
          <w:szCs w:val="24"/>
          <w:lang w:val="id-ID"/>
        </w:rPr>
        <w:t>kedua,</w:t>
      </w:r>
      <w:r w:rsidR="00BB55DD" w:rsidRPr="002137BD">
        <w:rPr>
          <w:rFonts w:asciiTheme="majorBidi" w:hAnsiTheme="majorBidi" w:cstheme="majorBidi"/>
          <w:iCs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hubung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ikat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mereka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lakuk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Islam,</w:t>
      </w:r>
      <w:r w:rsidR="00BB55DD" w:rsidRPr="002137BD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137BD">
        <w:rPr>
          <w:rFonts w:asciiTheme="majorBidi" w:hAnsiTheme="majorBidi" w:cstheme="majorBidi"/>
          <w:sz w:val="24"/>
          <w:szCs w:val="24"/>
          <w:lang w:val="id-ID"/>
        </w:rPr>
        <w:t>ji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du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penuh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du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lak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sonali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islaman.</w:t>
      </w:r>
      <w:r w:rsidR="007C4036" w:rsidRPr="007C4036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C4036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8"/>
      </w:r>
      <w:r w:rsidR="007C4036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8D0A73" w:rsidRPr="00763A95" w:rsidRDefault="00A71617" w:rsidP="00797164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B00880">
        <w:rPr>
          <w:rFonts w:asciiTheme="majorBidi" w:hAnsiTheme="majorBidi" w:cstheme="majorBidi"/>
          <w:sz w:val="24"/>
          <w:szCs w:val="24"/>
          <w:lang w:val="id-ID"/>
        </w:rPr>
        <w:t>D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njela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4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kat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maksud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"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orang-o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er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Islam"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mas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o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endiri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unduk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ukarel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al-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gam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mengantisip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ji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prakt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keterlib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no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musli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sehing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diperboleh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bagi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tund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E098C" w:rsidRPr="00763A95">
        <w:rPr>
          <w:rFonts w:asciiTheme="majorBidi" w:hAnsiTheme="majorBidi" w:cstheme="majorBidi"/>
          <w:sz w:val="24"/>
          <w:szCs w:val="24"/>
          <w:lang w:val="id-ID"/>
        </w:rPr>
        <w:t>Islam.</w:t>
      </w:r>
      <w:r w:rsidR="00797164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00880">
        <w:rPr>
          <w:rFonts w:asciiTheme="majorBidi" w:hAnsiTheme="majorBidi" w:cstheme="majorBidi"/>
          <w:sz w:val="24"/>
          <w:szCs w:val="24"/>
        </w:rPr>
        <w:t>P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erluas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ru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lingku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gam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at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4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00880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="00B00880">
        <w:rPr>
          <w:rFonts w:asciiTheme="majorBidi" w:hAnsiTheme="majorBidi" w:cstheme="majorBidi"/>
          <w:sz w:val="24"/>
          <w:szCs w:val="24"/>
        </w:rPr>
        <w:t>yaitu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idang: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.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kawinan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b.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waris;</w:t>
      </w:r>
      <w:r>
        <w:rPr>
          <w:rFonts w:asciiTheme="majorBidi" w:hAnsiTheme="majorBidi" w:cstheme="majorBidi"/>
          <w:sz w:val="24"/>
          <w:szCs w:val="24"/>
        </w:rPr>
        <w:t xml:space="preserve"> c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wasiat;</w:t>
      </w:r>
      <w:r>
        <w:rPr>
          <w:rFonts w:asciiTheme="majorBidi" w:hAnsiTheme="majorBidi" w:cstheme="majorBidi"/>
          <w:sz w:val="24"/>
          <w:szCs w:val="24"/>
        </w:rPr>
        <w:t xml:space="preserve"> d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ibah;</w:t>
      </w:r>
      <w:r>
        <w:rPr>
          <w:rFonts w:asciiTheme="majorBidi" w:hAnsiTheme="majorBidi" w:cstheme="majorBidi"/>
          <w:sz w:val="24"/>
          <w:szCs w:val="24"/>
        </w:rPr>
        <w:t xml:space="preserve"> e.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wakaf;</w:t>
      </w:r>
      <w:r>
        <w:rPr>
          <w:rFonts w:asciiTheme="majorBidi" w:hAnsiTheme="majorBidi" w:cstheme="majorBidi"/>
          <w:sz w:val="24"/>
          <w:szCs w:val="24"/>
        </w:rPr>
        <w:t xml:space="preserve"> f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zakat;</w:t>
      </w:r>
      <w:r>
        <w:rPr>
          <w:rFonts w:asciiTheme="majorBidi" w:hAnsiTheme="majorBidi" w:cstheme="majorBidi"/>
          <w:sz w:val="24"/>
          <w:szCs w:val="24"/>
        </w:rPr>
        <w:t xml:space="preserve"> g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infaq</w:t>
      </w:r>
      <w:proofErr w:type="spellEnd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>
        <w:rPr>
          <w:rFonts w:asciiTheme="majorBidi" w:hAnsiTheme="majorBidi" w:cstheme="majorBidi"/>
          <w:sz w:val="24"/>
          <w:szCs w:val="24"/>
        </w:rPr>
        <w:t xml:space="preserve"> 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hadaqah</w:t>
      </w:r>
      <w:proofErr w:type="spellEnd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A076B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A076B8">
        <w:rPr>
          <w:rFonts w:asciiTheme="majorBidi" w:hAnsiTheme="majorBidi" w:cstheme="majorBidi"/>
          <w:sz w:val="24"/>
          <w:szCs w:val="24"/>
        </w:rPr>
        <w:t>i</w:t>
      </w:r>
      <w:proofErr w:type="spellEnd"/>
      <w:r w:rsidR="00A076B8">
        <w:rPr>
          <w:rFonts w:asciiTheme="majorBidi" w:hAnsiTheme="majorBidi" w:cstheme="majorBidi"/>
          <w:sz w:val="24"/>
          <w:szCs w:val="24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yari'ah</w:t>
      </w:r>
      <w:proofErr w:type="spellEnd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A36319" w:rsidRPr="00763A95" w:rsidRDefault="008D0A73" w:rsidP="00797164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semb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04A53"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04A53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ru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diantarany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01448" w:rsidRPr="00763A95">
        <w:rPr>
          <w:rFonts w:asciiTheme="majorBidi" w:hAnsiTheme="majorBidi" w:cstheme="majorBidi"/>
          <w:sz w:val="24"/>
          <w:szCs w:val="24"/>
          <w:lang w:val="id-ID"/>
        </w:rPr>
        <w:t>z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at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infaq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00880" w:rsidRPr="00B00880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00880" w:rsidRPr="00B00880">
        <w:rPr>
          <w:rFonts w:asciiTheme="majorBidi" w:hAnsiTheme="majorBidi" w:cstheme="majorBidi"/>
          <w:sz w:val="24"/>
          <w:szCs w:val="24"/>
          <w:lang w:val="id-ID"/>
        </w:rPr>
        <w:t xml:space="preserve">menyebutkan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maksud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“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”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bu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gi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sah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sa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ur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n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ura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asura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A01448" w:rsidRPr="00763A95">
        <w:rPr>
          <w:rFonts w:asciiTheme="majorBidi" w:hAnsiTheme="majorBidi" w:cstheme="majorBidi"/>
          <w:sz w:val="24"/>
          <w:szCs w:val="24"/>
          <w:lang w:val="id-ID"/>
        </w:rPr>
        <w:t>Reksa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blig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r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har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jang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eng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kuri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g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mbiay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gad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si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s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u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ikro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797164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="00797164">
        <w:rPr>
          <w:rFonts w:asciiTheme="majorBidi" w:hAnsiTheme="majorBidi" w:cstheme="majorBidi"/>
          <w:sz w:val="24"/>
          <w:szCs w:val="24"/>
          <w:lang w:val="id-ID"/>
        </w:rPr>
        <w:t xml:space="preserve">.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ter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bebera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kegi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tersed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20F5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20F5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E20F5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seper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oblig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sur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berhar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berjang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meneng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syari’ah</w:t>
      </w:r>
      <w:proofErr w:type="spellEnd"/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urid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ru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i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bsol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erim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dil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utus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-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4BAB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yari'ah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g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ab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uamal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islaman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C246FB" w:rsidRPr="00763A95" w:rsidRDefault="004D5AD7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contextualSpacing w:val="0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Konsepsi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erdata</w:t>
      </w:r>
    </w:p>
    <w:p w:rsidR="00C246FB" w:rsidRPr="00763A95" w:rsidRDefault="00C246FB" w:rsidP="002137BD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an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590C40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i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bera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an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980410" w:rsidRPr="00763A95">
        <w:rPr>
          <w:rFonts w:asciiTheme="majorBidi" w:hAnsiTheme="majorBidi" w:cstheme="majorBidi"/>
          <w:sz w:val="24"/>
          <w:szCs w:val="24"/>
          <w:lang w:val="id-ID"/>
        </w:rPr>
        <w:t>nya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26B6D" w:rsidRPr="00763A95">
        <w:rPr>
          <w:rFonts w:asciiTheme="majorBidi" w:hAnsiTheme="majorBidi" w:cstheme="majorBidi"/>
          <w:sz w:val="24"/>
          <w:szCs w:val="24"/>
          <w:lang w:val="id-ID"/>
        </w:rPr>
        <w:t>Ji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salah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ik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26B6D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amu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l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cap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kesepak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olu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mec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salahny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26B6D" w:rsidRPr="00763A95">
        <w:rPr>
          <w:rFonts w:asciiTheme="majorBidi" w:hAnsiTheme="majorBidi" w:cstheme="majorBidi"/>
          <w:sz w:val="24"/>
          <w:szCs w:val="24"/>
          <w:lang w:val="id-ID"/>
        </w:rPr>
        <w:t>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mbu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26B6D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35C09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35C09" w:rsidRPr="00763A95">
        <w:rPr>
          <w:rFonts w:asciiTheme="majorBidi" w:hAnsiTheme="majorBidi" w:cstheme="majorBidi"/>
          <w:sz w:val="24"/>
          <w:szCs w:val="24"/>
          <w:lang w:val="id-ID"/>
        </w:rPr>
        <w:t>meny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lesai</w:t>
      </w:r>
      <w:r w:rsidR="00035C09" w:rsidRPr="00763A95">
        <w:rPr>
          <w:rFonts w:asciiTheme="majorBidi" w:hAnsiTheme="majorBidi" w:cstheme="majorBidi"/>
          <w:sz w:val="24"/>
          <w:szCs w:val="24"/>
          <w:lang w:val="id-ID"/>
        </w:rPr>
        <w:t>k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35C09"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bera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ara.</w:t>
      </w:r>
      <w:r w:rsidR="00247ED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19"/>
      </w:r>
      <w:r w:rsidR="0028140A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uyud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rgono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but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tod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orm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u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nform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itu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8140A">
        <w:rPr>
          <w:rFonts w:asciiTheme="majorBidi" w:hAnsiTheme="majorBidi" w:cstheme="majorBidi"/>
          <w:sz w:val="24"/>
          <w:szCs w:val="24"/>
          <w:lang w:val="id-ID"/>
        </w:rPr>
        <w:t xml:space="preserve"> 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judik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djudicat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rocesses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8140A">
        <w:rPr>
          <w:rFonts w:asciiTheme="majorBidi" w:hAnsiTheme="majorBidi" w:cstheme="majorBidi"/>
          <w:sz w:val="24"/>
          <w:szCs w:val="24"/>
          <w:lang w:val="id-ID"/>
        </w:rPr>
        <w:t xml:space="preserve">         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ens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Consensus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rocesses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mbudsm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c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ak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if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tr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Neutral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Fact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Finding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os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d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iliasi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judik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m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Quasi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djudicat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rocesses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diasi-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Pr="0028140A">
        <w:rPr>
          <w:rFonts w:asciiTheme="majorBidi" w:hAnsiTheme="majorBidi" w:cstheme="majorBidi"/>
          <w:i/>
          <w:sz w:val="24"/>
          <w:szCs w:val="24"/>
          <w:lang w:val="id-ID"/>
        </w:rPr>
        <w:t>Med-Arb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sid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Mini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rial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meriks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u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mi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Summary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Jury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rial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valu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tr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Early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Neutral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Evaluation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7C4036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0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C246FB" w:rsidRPr="00763A95" w:rsidRDefault="00C246FB" w:rsidP="002137BD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Rahm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sm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90C40" w:rsidRPr="00763A95">
        <w:rPr>
          <w:rFonts w:asciiTheme="majorBidi" w:hAnsiTheme="majorBidi" w:cstheme="majorBidi"/>
          <w:sz w:val="24"/>
          <w:szCs w:val="24"/>
          <w:lang w:val="id-ID"/>
        </w:rPr>
        <w:t>menyebut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590C40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judik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lternat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solution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ADR)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APES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li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PPS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kanism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MAPS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oper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PSK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elol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fl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oper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PKK).</w:t>
      </w:r>
      <w:r w:rsidR="00215C7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1"/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judik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dang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lternat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solutio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ADR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sed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sepaka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u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C6D84"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D03BD6" w:rsidRPr="00763A95" w:rsidRDefault="00C246FB" w:rsidP="002137BD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er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uyud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rgono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ahm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sm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nampak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mas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edalam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um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judik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diman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er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judik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i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kait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0/199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gu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udu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80410" w:rsidRPr="00763A95">
        <w:rPr>
          <w:rFonts w:asciiTheme="majorBidi" w:hAnsiTheme="majorBidi" w:cstheme="majorBidi"/>
          <w:sz w:val="24"/>
          <w:szCs w:val="24"/>
          <w:lang w:val="id-ID"/>
        </w:rPr>
        <w:t>“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980410" w:rsidRPr="00763A95">
        <w:rPr>
          <w:rFonts w:asciiTheme="majorBidi" w:hAnsiTheme="majorBidi" w:cstheme="majorBidi"/>
          <w:sz w:val="24"/>
          <w:szCs w:val="24"/>
          <w:lang w:val="id-ID"/>
        </w:rPr>
        <w:t>”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rancuan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golong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g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um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ajudikasi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amu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ai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0/199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golong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edalam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0/199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n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mbin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u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li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combination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of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rocesses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g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lternat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o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litigation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2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memudah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golo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ul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ba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edalam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n-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460CF7" w:rsidRPr="00763A95">
        <w:rPr>
          <w:rFonts w:asciiTheme="majorBidi" w:hAnsiTheme="majorBidi" w:cstheme="majorBidi"/>
          <w:sz w:val="24"/>
          <w:szCs w:val="24"/>
          <w:lang w:val="id-ID"/>
        </w:rPr>
        <w:t>:</w:t>
      </w:r>
    </w:p>
    <w:p w:rsidR="00C246FB" w:rsidRPr="00763A95" w:rsidRDefault="00C246FB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contextualSpacing w:val="0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2F51C8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2F51C8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2F51C8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Litigasi</w:t>
      </w:r>
      <w:proofErr w:type="spellEnd"/>
    </w:p>
    <w:p w:rsidR="00C246FB" w:rsidRPr="00763A95" w:rsidRDefault="00C246FB" w:rsidP="002137BD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enger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ur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Eisenber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“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court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nd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dministrat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roceedings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most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familiar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rocess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o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lawyer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features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hird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arty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with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ower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o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imposed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solution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upon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th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isputants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It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usually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roduces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“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win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/lose”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sult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”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3"/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te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80410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erik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ut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ki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80410" w:rsidRPr="00763A95">
        <w:rPr>
          <w:rFonts w:asciiTheme="majorBidi" w:hAnsiTheme="majorBidi" w:cstheme="majorBidi"/>
          <w:sz w:val="24"/>
          <w:szCs w:val="24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at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8/200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kuas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hakiman.</w:t>
      </w:r>
      <w:r w:rsidR="00E837F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3230C" w:rsidRPr="00763A95">
        <w:rPr>
          <w:rFonts w:asciiTheme="majorBidi" w:hAnsiTheme="majorBidi" w:cstheme="majorBidi"/>
          <w:sz w:val="24"/>
          <w:szCs w:val="24"/>
          <w:lang w:val="id-ID"/>
        </w:rPr>
        <w:t>K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akterist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te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oses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ng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ormal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k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put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bu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i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tunj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hakim)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lib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mbu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utusan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s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f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ut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ak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i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coerc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nd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binding</w:t>
      </w:r>
      <w:proofErr w:type="spellEnd"/>
      <w:r w:rsidR="00782681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o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ient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656" w:rsidRPr="00763A95">
        <w:rPr>
          <w:rFonts w:asciiTheme="majorBidi" w:hAnsiTheme="majorBidi" w:cstheme="majorBidi"/>
          <w:sz w:val="24"/>
          <w:szCs w:val="24"/>
          <w:lang w:val="id-ID"/>
        </w:rPr>
        <w:t>ke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ak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menc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alah)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rsid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if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buka</w:t>
      </w:r>
      <w:r w:rsidR="00782681"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C246FB" w:rsidRPr="00763A95" w:rsidRDefault="009B520B" w:rsidP="002137BD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lak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s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eringkal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imbul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masalahan</w:t>
      </w:r>
      <w:r w:rsidR="00B3230C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hing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kekur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ba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lam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tahap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l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panj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ting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pertama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banding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k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as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eninja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446EA" w:rsidRPr="00763A95">
        <w:rPr>
          <w:rFonts w:asciiTheme="majorBidi" w:hAnsiTheme="majorBidi" w:cstheme="majorBidi"/>
          <w:sz w:val="24"/>
          <w:szCs w:val="24"/>
          <w:lang w:val="id-ID"/>
        </w:rPr>
        <w:t>k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embali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bia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ng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legal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="00C246FB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cost</w:t>
      </w:r>
      <w:proofErr w:type="spellEnd"/>
      <w:r w:rsidR="00C246FB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ersid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terbu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ada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gi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s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kerahasi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iutamakan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aki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ku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nguas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ubsta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rmasalahan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cit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un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beg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baik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4"/>
      </w:r>
      <w:r w:rsidR="00BB55DD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0E2A0B" w:rsidRPr="00E837F5" w:rsidRDefault="00B3230C" w:rsidP="002137BD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nempat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ali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berlawan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ai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ar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akhi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="00C246FB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ultimum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="00C246FB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midium</w:t>
      </w:r>
      <w:proofErr w:type="spellEnd"/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mbuah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hasil</w:t>
      </w:r>
      <w:r w:rsidR="00086F0F">
        <w:rPr>
          <w:rFonts w:asciiTheme="majorBidi" w:hAnsiTheme="majorBidi" w:cstheme="majorBidi"/>
          <w:sz w:val="24"/>
          <w:szCs w:val="24"/>
        </w:rPr>
        <w:t>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5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isamp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Rachm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Usm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is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u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(no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lazi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inam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086F0F">
        <w:rPr>
          <w:rFonts w:asciiTheme="majorBidi" w:hAnsiTheme="majorBidi" w:cstheme="majorBidi"/>
          <w:sz w:val="24"/>
          <w:szCs w:val="24"/>
        </w:rPr>
        <w:t>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6"/>
      </w:r>
      <w:r w:rsidR="00E837F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74406" w:rsidRPr="00763A95">
        <w:rPr>
          <w:rFonts w:asciiTheme="majorBidi" w:hAnsiTheme="majorBidi" w:cstheme="majorBidi"/>
          <w:sz w:val="24"/>
          <w:szCs w:val="24"/>
          <w:lang w:val="id-ID"/>
        </w:rPr>
        <w:t>Ada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774406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e</w:t>
      </w:r>
      <w:r w:rsidR="00A77205" w:rsidRPr="00763A95">
        <w:rPr>
          <w:rFonts w:asciiTheme="majorBidi" w:hAnsiTheme="majorBidi" w:cstheme="majorBidi"/>
          <w:sz w:val="24"/>
          <w:szCs w:val="24"/>
          <w:lang w:val="id-ID"/>
        </w:rPr>
        <w:t>nga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milik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merik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C246FB" w:rsidRPr="00763A95">
        <w:rPr>
          <w:rFonts w:asciiTheme="majorBidi" w:hAnsiTheme="majorBidi" w:cstheme="majorBidi"/>
          <w:sz w:val="24"/>
          <w:szCs w:val="24"/>
          <w:lang w:val="id-ID"/>
        </w:rPr>
        <w:t>adalah:</w:t>
      </w:r>
    </w:p>
    <w:p w:rsidR="000E2A0B" w:rsidRPr="00763A95" w:rsidRDefault="000E2A0B" w:rsidP="002137BD">
      <w:pPr>
        <w:pStyle w:val="ListParagraph"/>
        <w:numPr>
          <w:ilvl w:val="0"/>
          <w:numId w:val="3"/>
        </w:numPr>
        <w:spacing w:after="0" w:line="240" w:lineRule="auto"/>
        <w:ind w:left="1134" w:hanging="425"/>
        <w:contextualSpacing w:val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mum</w:t>
      </w:r>
    </w:p>
    <w:p w:rsidR="000E2A0B" w:rsidRPr="00763A95" w:rsidRDefault="000E2A0B" w:rsidP="002137BD">
      <w:pPr>
        <w:spacing w:after="0" w:line="240" w:lineRule="auto"/>
        <w:ind w:left="1134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0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y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2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8/2009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e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tug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wen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eriks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dil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utus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d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ng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tam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0E2A0B" w:rsidRPr="00763A95" w:rsidRDefault="000E2A0B" w:rsidP="002137BD">
      <w:pPr>
        <w:pStyle w:val="ListParagraph"/>
        <w:numPr>
          <w:ilvl w:val="0"/>
          <w:numId w:val="3"/>
        </w:numPr>
        <w:spacing w:after="0" w:line="240" w:lineRule="auto"/>
        <w:ind w:left="1134" w:hanging="425"/>
        <w:contextualSpacing w:val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iaga</w:t>
      </w:r>
    </w:p>
    <w:p w:rsidR="000E2A0B" w:rsidRPr="00763A95" w:rsidRDefault="000576B5" w:rsidP="002137BD">
      <w:pPr>
        <w:spacing w:after="0" w:line="240" w:lineRule="auto"/>
        <w:ind w:left="1134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B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280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4/1998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tent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ubah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pu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Nomo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Tah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1998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kompete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Ni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memerik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memutus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kara-perkara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mohon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nyat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ailit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b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mohon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nund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kewajib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mbaya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utang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c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niag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merint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Ni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berwen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menanga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komersi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lain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seper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Kekay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Intelektu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(HKI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likuid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ban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Penjam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Simpan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E2A0B" w:rsidRPr="00763A95">
        <w:rPr>
          <w:rFonts w:asciiTheme="majorBidi" w:hAnsiTheme="majorBidi" w:cstheme="majorBidi"/>
          <w:sz w:val="24"/>
          <w:szCs w:val="24"/>
          <w:lang w:val="id-ID"/>
        </w:rPr>
        <w:t>(LPS)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0E2A0B" w:rsidRPr="00763A95" w:rsidRDefault="000E2A0B" w:rsidP="002137BD">
      <w:pPr>
        <w:pStyle w:val="ListParagraph"/>
        <w:numPr>
          <w:ilvl w:val="0"/>
          <w:numId w:val="3"/>
        </w:numPr>
        <w:spacing w:after="0" w:line="240" w:lineRule="auto"/>
        <w:ind w:left="1134" w:hanging="425"/>
        <w:contextualSpacing w:val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</w:p>
    <w:p w:rsidR="000E2A0B" w:rsidRPr="00763A95" w:rsidRDefault="000E2A0B" w:rsidP="002137BD">
      <w:pPr>
        <w:spacing w:after="0" w:line="240" w:lineRule="auto"/>
        <w:ind w:left="1134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wen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eriks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ut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ng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t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rang-o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win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waris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wasiat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ib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wakaf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zakat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infaq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shadaqah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gi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‘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’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n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u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ikro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sura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asuran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k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blig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r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har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jang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eng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kuri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mbiay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gad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si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u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sn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086F0F" w:rsidRPr="00086F0F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7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E837F5" w:rsidRDefault="00E837F5" w:rsidP="002137BD">
      <w:pPr>
        <w:spacing w:after="0" w:line="24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</w:p>
    <w:p w:rsidR="00C246FB" w:rsidRPr="00763A95" w:rsidRDefault="00B53E47" w:rsidP="002137BD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i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018A" w:rsidRPr="00763A95">
        <w:rPr>
          <w:rFonts w:asciiTheme="majorBidi" w:hAnsiTheme="majorBidi" w:cstheme="majorBidi"/>
          <w:sz w:val="24"/>
          <w:szCs w:val="24"/>
          <w:lang w:val="id-ID"/>
        </w:rPr>
        <w:t>lingku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pesif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tunj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be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D2B72"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D2B72"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D2B72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.</w:t>
      </w:r>
    </w:p>
    <w:p w:rsidR="00C246FB" w:rsidRPr="00763A95" w:rsidRDefault="00C246FB" w:rsidP="008F3825">
      <w:pPr>
        <w:pStyle w:val="ListParagraph"/>
        <w:numPr>
          <w:ilvl w:val="1"/>
          <w:numId w:val="1"/>
        </w:numPr>
        <w:spacing w:after="0" w:line="360" w:lineRule="auto"/>
        <w:ind w:left="709" w:hanging="425"/>
        <w:contextualSpacing w:val="0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E539F9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E539F9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E539F9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Non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Litigasi</w:t>
      </w:r>
      <w:proofErr w:type="spellEnd"/>
    </w:p>
    <w:p w:rsidR="00C246FB" w:rsidRPr="00763A95" w:rsidRDefault="00C246FB" w:rsidP="002137BD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non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u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hasil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sepak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if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“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win-win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solution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”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jam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rahasi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hin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lamb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akibat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are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sedur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ministratif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s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mprehens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bersam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A021A"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A021A" w:rsidRPr="00763A95">
        <w:rPr>
          <w:rFonts w:asciiTheme="majorBidi" w:hAnsiTheme="majorBidi" w:cstheme="majorBidi"/>
          <w:sz w:val="24"/>
          <w:szCs w:val="24"/>
          <w:lang w:val="id-ID"/>
        </w:rPr>
        <w:t>tet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A021A" w:rsidRPr="00763A95">
        <w:rPr>
          <w:rFonts w:asciiTheme="majorBidi" w:hAnsiTheme="majorBidi" w:cstheme="majorBidi"/>
          <w:sz w:val="24"/>
          <w:szCs w:val="24"/>
          <w:lang w:val="id-ID"/>
        </w:rPr>
        <w:t>menj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A021A" w:rsidRPr="00763A95">
        <w:rPr>
          <w:rFonts w:asciiTheme="majorBidi" w:hAnsiTheme="majorBidi" w:cstheme="majorBidi"/>
          <w:sz w:val="24"/>
          <w:szCs w:val="24"/>
          <w:lang w:val="id-ID"/>
        </w:rPr>
        <w:t>hubu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A021A" w:rsidRPr="00763A95">
        <w:rPr>
          <w:rFonts w:asciiTheme="majorBidi" w:hAnsiTheme="majorBidi" w:cstheme="majorBidi"/>
          <w:sz w:val="24"/>
          <w:szCs w:val="24"/>
          <w:lang w:val="id-ID"/>
        </w:rPr>
        <w:t>baik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40C2B" w:rsidRPr="00763A95">
        <w:rPr>
          <w:rFonts w:asciiTheme="majorBidi" w:hAnsiTheme="majorBidi" w:cstheme="majorBidi"/>
          <w:sz w:val="24"/>
          <w:szCs w:val="24"/>
          <w:lang w:val="id-ID"/>
        </w:rPr>
        <w:t>U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um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nam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lternat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solutio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ADR)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A021A" w:rsidRPr="00763A95">
        <w:rPr>
          <w:rFonts w:asciiTheme="majorBidi" w:hAnsiTheme="majorBidi" w:cstheme="majorBidi"/>
          <w:sz w:val="24"/>
          <w:szCs w:val="24"/>
          <w:lang w:val="id-ID"/>
        </w:rPr>
        <w:t>P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ult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os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d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il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il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hl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A46C5" w:rsidRPr="00763A95">
        <w:rPr>
          <w:rFonts w:asciiTheme="majorBidi" w:hAnsiTheme="majorBidi" w:cstheme="majorBidi"/>
          <w:sz w:val="24"/>
          <w:szCs w:val="24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A46C5" w:rsidRPr="00763A95">
        <w:rPr>
          <w:rFonts w:asciiTheme="majorBidi" w:hAnsiTheme="majorBidi" w:cstheme="majorBidi"/>
          <w:sz w:val="24"/>
          <w:szCs w:val="24"/>
          <w:lang w:val="id-ID"/>
        </w:rPr>
        <w:t>maksud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A46C5"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A46C5" w:rsidRPr="00763A95">
        <w:rPr>
          <w:rFonts w:asciiTheme="majorBidi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A46C5" w:rsidRPr="00763A95">
        <w:rPr>
          <w:rFonts w:asciiTheme="majorBidi" w:hAnsiTheme="majorBidi" w:cstheme="majorBidi"/>
          <w:sz w:val="24"/>
          <w:szCs w:val="24"/>
          <w:lang w:val="id-ID"/>
        </w:rPr>
        <w:t>ay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A46C5" w:rsidRPr="00763A95">
        <w:rPr>
          <w:rFonts w:asciiTheme="majorBidi" w:hAnsiTheme="majorBidi" w:cstheme="majorBidi"/>
          <w:sz w:val="24"/>
          <w:szCs w:val="24"/>
          <w:lang w:val="id-ID"/>
        </w:rPr>
        <w:t>(10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A46C5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A46C5" w:rsidRPr="00763A95">
        <w:rPr>
          <w:rFonts w:asciiTheme="majorBidi" w:hAnsiTheme="majorBidi" w:cstheme="majorBidi"/>
          <w:sz w:val="24"/>
          <w:szCs w:val="24"/>
          <w:lang w:val="id-ID"/>
        </w:rPr>
        <w:t>30/1999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8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C246FB" w:rsidRPr="00763A95" w:rsidRDefault="00C246FB" w:rsidP="00DE7C10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Ji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d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pa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su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sepak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tent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w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ult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os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d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il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il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hl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am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ngah-teng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em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bu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etidaksepahaman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ru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j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b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a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bitrase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kare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1064B7" w:rsidRPr="00763A95">
        <w:rPr>
          <w:rFonts w:asciiTheme="majorBidi" w:hAnsiTheme="majorBidi" w:cstheme="majorBidi"/>
          <w:sz w:val="24"/>
          <w:szCs w:val="24"/>
          <w:lang w:val="id-ID"/>
        </w:rPr>
        <w:t>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8630F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243F91" w:rsidRPr="00763A95">
        <w:rPr>
          <w:rFonts w:asciiTheme="majorBidi" w:hAnsiTheme="majorBidi" w:cstheme="majorBidi"/>
          <w:sz w:val="24"/>
          <w:szCs w:val="24"/>
          <w:lang w:val="id-ID"/>
        </w:rPr>
        <w:t>Nasional</w:t>
      </w:r>
      <w:r w:rsidR="00AF0F15"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B47C9C" w:rsidRPr="00763A95" w:rsidRDefault="00C246FB" w:rsidP="00086F0F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Menur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Muladi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Alternativ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Disput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solutio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ADR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puny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bera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unggu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banding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77445"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77445"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: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77445" w:rsidRPr="00763A95">
        <w:rPr>
          <w:rFonts w:asciiTheme="majorBidi" w:hAnsiTheme="majorBidi" w:cstheme="majorBidi"/>
          <w:sz w:val="24"/>
          <w:szCs w:val="24"/>
          <w:lang w:val="id-ID"/>
        </w:rPr>
        <w:t>1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epat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2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sa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a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urah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i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tentu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if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confidential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5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win-win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solution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6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bi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partisipatif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;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7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uran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ump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n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urang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f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ofesionalisme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29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460CF7" w:rsidRPr="00763A95" w:rsidRDefault="00460CF7" w:rsidP="00E837F5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g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0/199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elas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er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2D27" w:rsidRPr="00763A95">
        <w:rPr>
          <w:rFonts w:asciiTheme="majorBidi" w:hAnsiTheme="majorBidi" w:cstheme="majorBidi"/>
          <w:sz w:val="24"/>
          <w:szCs w:val="24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“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u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m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janj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bu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tul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angkutan.”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lang w:val="id-ID"/>
        </w:rPr>
        <w:t>demiki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lang w:val="id-ID"/>
        </w:rPr>
        <w:t>a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kekuas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sesu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menur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kebijaksana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dam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arbite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F04CEE" w:rsidRPr="00763A95">
        <w:rPr>
          <w:rFonts w:asciiTheme="majorBidi" w:hAnsiTheme="majorBidi" w:cstheme="majorBidi"/>
          <w:sz w:val="24"/>
          <w:szCs w:val="24"/>
          <w:lang w:val="id-ID"/>
        </w:rPr>
        <w:t>wasit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30"/>
      </w:r>
      <w:r w:rsidR="00E837F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am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a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2D27" w:rsidRPr="00763A95">
        <w:rPr>
          <w:rFonts w:asciiTheme="majorBidi" w:hAnsiTheme="majorBidi" w:cstheme="majorBidi"/>
          <w:sz w:val="24"/>
          <w:szCs w:val="24"/>
          <w:lang w:val="id-ID"/>
        </w:rPr>
        <w:t>(KBBI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rt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sah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er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wasit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sepaka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du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angku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ut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taa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du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er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31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462D27" w:rsidRPr="00763A95" w:rsidRDefault="00460CF7" w:rsidP="00E837F5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R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ubek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rt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mut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o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ki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ki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setuj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und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aa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ut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ki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haki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re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li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unj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.</w:t>
      </w:r>
      <w:r w:rsidR="00086F0F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32"/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ta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u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2D27"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janj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tul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sengket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mpi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ain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ult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egos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d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onsiliasi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il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hli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</w:t>
      </w:r>
      <w:r w:rsidR="00462D27" w:rsidRPr="00763A95">
        <w:rPr>
          <w:rFonts w:asciiTheme="majorBidi" w:hAnsiTheme="majorBidi" w:cstheme="majorBidi"/>
          <w:sz w:val="24"/>
          <w:szCs w:val="24"/>
          <w:lang w:val="id-ID"/>
        </w:rPr>
        <w:t>da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2D27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s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ur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kuas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penuh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pakat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33"/>
      </w:r>
    </w:p>
    <w:p w:rsidR="00B965CC" w:rsidRPr="00086F0F" w:rsidRDefault="00462D27" w:rsidP="00E837F5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</w:t>
      </w:r>
      <w:r w:rsidR="00460CF7" w:rsidRPr="00763A95">
        <w:rPr>
          <w:rFonts w:asciiTheme="majorBidi" w:hAnsiTheme="majorBidi" w:cstheme="majorBidi"/>
          <w:sz w:val="24"/>
          <w:szCs w:val="24"/>
          <w:lang w:val="id-ID"/>
        </w:rPr>
        <w:t>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0CF7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0CF7" w:rsidRPr="00763A95">
        <w:rPr>
          <w:rFonts w:asciiTheme="majorBidi" w:hAnsiTheme="majorBidi" w:cstheme="majorBidi"/>
          <w:sz w:val="24"/>
          <w:szCs w:val="24"/>
          <w:lang w:val="id-ID"/>
        </w:rPr>
        <w:t>menyedi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0CF7" w:rsidRPr="00763A95">
        <w:rPr>
          <w:rFonts w:asciiTheme="majorBidi" w:hAnsiTheme="majorBidi" w:cstheme="majorBidi"/>
          <w:sz w:val="24"/>
          <w:szCs w:val="24"/>
          <w:lang w:val="id-ID"/>
        </w:rPr>
        <w:t>jas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0CF7" w:rsidRPr="00763A95">
        <w:rPr>
          <w:rFonts w:asciiTheme="majorBidi" w:hAnsiTheme="majorBidi" w:cstheme="majorBidi"/>
          <w:sz w:val="24"/>
          <w:szCs w:val="24"/>
          <w:lang w:val="id-ID"/>
        </w:rPr>
        <w:t>arbitrase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0CF7"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460CF7" w:rsidRPr="00763A95">
        <w:rPr>
          <w:rFonts w:asciiTheme="majorBidi" w:hAnsiTheme="majorBidi" w:cstheme="majorBidi"/>
          <w:sz w:val="24"/>
          <w:szCs w:val="24"/>
          <w:lang w:val="id-ID"/>
        </w:rPr>
        <w:t>lai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a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BANI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uamal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ub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a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BASYARNAS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donesia</w:t>
      </w:r>
      <w:r w:rsidR="00086F0F">
        <w:rPr>
          <w:rFonts w:asciiTheme="majorBidi" w:hAnsiTheme="majorBidi" w:cstheme="majorBidi"/>
          <w:sz w:val="24"/>
          <w:szCs w:val="24"/>
        </w:rPr>
        <w:t>.</w:t>
      </w:r>
      <w:r w:rsidR="00086F0F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34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lai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nuru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sebu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tas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30/1999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rumus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.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1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ngk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10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30/1999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nyebut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“alternatif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ed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dapa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rosedur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sepakat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hak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luar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car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onsultasi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negosiasi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diasi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onsilias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il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hli.”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eriku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in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gert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tiap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tersebut</w:t>
      </w:r>
      <w:r w:rsidR="00086F0F"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: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footnoteReference w:id="35"/>
      </w:r>
    </w:p>
    <w:p w:rsidR="00B965CC" w:rsidRPr="00763A95" w:rsidRDefault="00B965CC" w:rsidP="002137BD">
      <w:pPr>
        <w:numPr>
          <w:ilvl w:val="4"/>
          <w:numId w:val="19"/>
        </w:numPr>
        <w:spacing w:after="0" w:line="240" w:lineRule="auto"/>
        <w:ind w:left="1134" w:hanging="425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Konsultasi</w:t>
      </w:r>
    </w:p>
    <w:p w:rsidR="00B965CC" w:rsidRPr="00763A95" w:rsidRDefault="0002499C" w:rsidP="002137BD">
      <w:pPr>
        <w:spacing w:after="0" w:line="240" w:lineRule="auto"/>
        <w:ind w:left="1134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</w:rPr>
        <w:t>M</w:t>
      </w:r>
      <w:proofErr w:type="spellStart"/>
      <w:r w:rsidR="00FA1E32" w:rsidRPr="00763A95">
        <w:rPr>
          <w:rFonts w:asciiTheme="majorBidi" w:hAnsiTheme="majorBidi" w:cstheme="majorBidi"/>
          <w:sz w:val="24"/>
          <w:szCs w:val="24"/>
          <w:lang w:val="id-ID"/>
        </w:rPr>
        <w:t>erupak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aktifitas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konsult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perundi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seper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klie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penasehat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hukumnya</w:t>
      </w:r>
      <w:r>
        <w:rPr>
          <w:rFonts w:asciiTheme="majorBidi" w:hAnsiTheme="majorBidi" w:cstheme="majorBidi"/>
          <w:sz w:val="24"/>
          <w:szCs w:val="24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berbe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menye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konsul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dimint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pendapat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upa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su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masal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67FD1" w:rsidRPr="00763A95">
        <w:rPr>
          <w:rFonts w:asciiTheme="majorBidi" w:hAnsiTheme="majorBidi" w:cstheme="majorBidi"/>
          <w:sz w:val="24"/>
          <w:szCs w:val="24"/>
          <w:lang w:val="id-ID"/>
        </w:rPr>
        <w:t>K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onsul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h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pen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nanti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dijad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ruj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lang w:val="id-ID"/>
        </w:rPr>
        <w:t>sengketanya.</w:t>
      </w:r>
    </w:p>
    <w:p w:rsidR="00B965CC" w:rsidRPr="00763A95" w:rsidRDefault="00B965CC" w:rsidP="002137BD">
      <w:pPr>
        <w:numPr>
          <w:ilvl w:val="4"/>
          <w:numId w:val="19"/>
        </w:numPr>
        <w:spacing w:after="0" w:line="240" w:lineRule="auto"/>
        <w:ind w:left="1134" w:hanging="425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Negosiasi</w:t>
      </w:r>
    </w:p>
    <w:p w:rsidR="00B965CC" w:rsidRPr="00763A95" w:rsidRDefault="0002499C" w:rsidP="002137BD">
      <w:pPr>
        <w:spacing w:after="0" w:line="240" w:lineRule="auto"/>
        <w:ind w:left="1134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M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erupak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u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rminta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(kepentingan)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ali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ertentang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mbua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uat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rsetuju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ompromis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elonggaran.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esepakat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tertulis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67FD1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67FD1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hasil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67FD1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67FD1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negosias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ersifa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fina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ngika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wajib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daftar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neger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jangk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wakt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30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har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terhitu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j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tangga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capainy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esepakat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atur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6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ya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(7)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ya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(8)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30/1999.</w:t>
      </w:r>
    </w:p>
    <w:p w:rsidR="00B965CC" w:rsidRPr="00763A95" w:rsidRDefault="00B965CC" w:rsidP="002137BD">
      <w:pPr>
        <w:numPr>
          <w:ilvl w:val="4"/>
          <w:numId w:val="19"/>
        </w:numPr>
        <w:spacing w:after="0" w:line="240" w:lineRule="auto"/>
        <w:ind w:left="1134" w:hanging="425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diasi</w:t>
      </w:r>
    </w:p>
    <w:p w:rsidR="00B965CC" w:rsidRPr="00763A95" w:rsidRDefault="0002499C" w:rsidP="002137BD">
      <w:pPr>
        <w:spacing w:after="0" w:line="240" w:lineRule="auto"/>
        <w:ind w:left="1134"/>
        <w:jc w:val="both"/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</w:pPr>
      <w:proofErr w:type="spellStart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lastRenderedPageBreak/>
        <w:t>Merupakan</w:t>
      </w:r>
      <w:proofErr w:type="spellEnd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ribadi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informa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man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or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netra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it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diator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mbant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er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ncapa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esepakatan.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M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ediator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hanya</w:t>
      </w:r>
      <w:proofErr w:type="spellEnd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berfungsi</w:t>
      </w:r>
      <w:proofErr w:type="spellEnd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ngontro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negosiasi</w:t>
      </w:r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diator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mbua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eputusan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diator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hany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mfasilitasi</w:t>
      </w:r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</w:p>
    <w:p w:rsidR="00B965CC" w:rsidRPr="00763A95" w:rsidRDefault="00B965CC" w:rsidP="002137BD">
      <w:pPr>
        <w:numPr>
          <w:ilvl w:val="4"/>
          <w:numId w:val="19"/>
        </w:numPr>
        <w:spacing w:after="0" w:line="240" w:lineRule="auto"/>
        <w:ind w:left="1134" w:hanging="425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onsiliasi</w:t>
      </w:r>
    </w:p>
    <w:p w:rsidR="00B965CC" w:rsidRPr="00763A95" w:rsidRDefault="0002499C" w:rsidP="002137BD">
      <w:pPr>
        <w:spacing w:after="0" w:line="240" w:lineRule="auto"/>
        <w:ind w:left="1134"/>
        <w:jc w:val="both"/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</w:pPr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M</w:t>
      </w:r>
      <w:proofErr w:type="spellStart"/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erupak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upay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uat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onflik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antu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or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etig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netra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(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onsiliator</w:t>
      </w:r>
      <w:proofErr w:type="spellEnd"/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)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proofErr w:type="spellStart"/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ngindentifikasik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asalah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ncipta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lihan-pilihan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  <w:bdr w:val="none" w:sz="0" w:space="0" w:color="auto" w:frame="1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mpert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imbang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lih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.</w:t>
      </w:r>
    </w:p>
    <w:p w:rsidR="00B965CC" w:rsidRPr="00763A95" w:rsidRDefault="00B965CC" w:rsidP="002137BD">
      <w:pPr>
        <w:numPr>
          <w:ilvl w:val="4"/>
          <w:numId w:val="19"/>
        </w:numPr>
        <w:spacing w:after="0" w:line="240" w:lineRule="auto"/>
        <w:ind w:left="1134" w:hanging="425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il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hli</w:t>
      </w:r>
    </w:p>
    <w:p w:rsidR="00DA1690" w:rsidRPr="00763A95" w:rsidRDefault="0002499C" w:rsidP="002137BD">
      <w:pPr>
        <w:spacing w:after="0" w:line="240" w:lineRule="auto"/>
        <w:ind w:left="1134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02499C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erupa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roses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nghasil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uat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dapat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ob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ektif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independe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mih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fakta-fak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isu-is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persengketa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or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hl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tunju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B965CC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ol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eh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ar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="00FA1E32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ersengketa.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</w:p>
    <w:p w:rsidR="008C7B59" w:rsidRPr="00763A95" w:rsidRDefault="008C7B59" w:rsidP="002137BD">
      <w:pPr>
        <w:pStyle w:val="ListParagraph"/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2137BD" w:rsidRDefault="00434972" w:rsidP="009D6631">
      <w:pPr>
        <w:pStyle w:val="ListParagraph"/>
        <w:numPr>
          <w:ilvl w:val="1"/>
          <w:numId w:val="1"/>
        </w:numPr>
        <w:spacing w:after="0" w:line="240" w:lineRule="auto"/>
        <w:ind w:left="709" w:hanging="425"/>
        <w:contextualSpacing w:val="0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8F3825">
        <w:rPr>
          <w:rFonts w:asciiTheme="majorBidi" w:hAnsiTheme="majorBidi" w:cstheme="majorBidi"/>
          <w:b/>
          <w:bCs/>
          <w:sz w:val="24"/>
          <w:szCs w:val="24"/>
          <w:lang w:val="id-ID"/>
        </w:rPr>
        <w:t>B</w:t>
      </w:r>
      <w:bookmarkStart w:id="0" w:name="_GoBack"/>
      <w:bookmarkEnd w:id="0"/>
      <w:r w:rsidRPr="008F3825">
        <w:rPr>
          <w:rFonts w:asciiTheme="majorBidi" w:hAnsiTheme="majorBidi" w:cstheme="majorBidi"/>
          <w:b/>
          <w:bCs/>
          <w:sz w:val="24"/>
          <w:szCs w:val="24"/>
          <w:lang w:val="id-ID"/>
        </w:rPr>
        <w:t>atasan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C3735C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</w:t>
      </w:r>
      <w:proofErr w:type="spellStart"/>
      <w:r>
        <w:rPr>
          <w:rFonts w:asciiTheme="majorBidi" w:hAnsiTheme="majorBidi" w:cstheme="majorBidi"/>
          <w:b/>
          <w:bCs/>
          <w:sz w:val="24"/>
          <w:szCs w:val="24"/>
        </w:rPr>
        <w:t>eradilan</w:t>
      </w:r>
      <w:proofErr w:type="spellEnd"/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8D0A73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A</w:t>
      </w:r>
      <w:proofErr w:type="spellStart"/>
      <w:r>
        <w:rPr>
          <w:rFonts w:asciiTheme="majorBidi" w:hAnsiTheme="majorBidi" w:cstheme="majorBidi"/>
          <w:b/>
          <w:bCs/>
          <w:sz w:val="24"/>
          <w:szCs w:val="24"/>
        </w:rPr>
        <w:t>gama</w:t>
      </w:r>
      <w:proofErr w:type="spellEnd"/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d</w:t>
      </w:r>
      <w:r w:rsidR="00C3735C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alam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C3735C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Menangani</w:t>
      </w:r>
    </w:p>
    <w:p w:rsidR="008D0A73" w:rsidRPr="00763A95" w:rsidRDefault="00DF759D" w:rsidP="002137BD">
      <w:pPr>
        <w:pStyle w:val="ListParagraph"/>
        <w:spacing w:after="0" w:line="360" w:lineRule="auto"/>
        <w:ind w:left="709"/>
        <w:contextualSpacing w:val="0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2911F0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2911F0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 xml:space="preserve"> </w:t>
      </w:r>
      <w:r w:rsidR="002911F0" w:rsidRPr="00763A95">
        <w:rPr>
          <w:rFonts w:asciiTheme="majorBidi" w:hAnsiTheme="majorBidi" w:cstheme="majorBidi"/>
          <w:b/>
          <w:bCs/>
          <w:sz w:val="24"/>
          <w:szCs w:val="24"/>
          <w:lang w:val="id-ID"/>
        </w:rPr>
        <w:t>Syariah</w:t>
      </w:r>
    </w:p>
    <w:p w:rsidR="008D0A73" w:rsidRPr="00E837F5" w:rsidRDefault="008D0A73" w:rsidP="00B52843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ap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s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aha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r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er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0F3F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0F3F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9C0F3F"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g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kono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bsol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.</w:t>
      </w:r>
      <w:r w:rsidR="00E837F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076B8">
        <w:rPr>
          <w:rFonts w:asciiTheme="majorBidi" w:hAnsiTheme="majorBidi" w:cstheme="majorBidi"/>
          <w:sz w:val="24"/>
          <w:szCs w:val="24"/>
        </w:rPr>
        <w:t>A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d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m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kemuk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u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ingku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angka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ban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2C0E7A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2C0E7A">
        <w:rPr>
          <w:rFonts w:asciiTheme="majorBidi" w:hAnsiTheme="majorBidi" w:cstheme="majorBidi"/>
          <w:sz w:val="24"/>
          <w:szCs w:val="24"/>
        </w:rPr>
        <w:t>termasuk</w:t>
      </w:r>
      <w:proofErr w:type="spellEnd"/>
      <w:r w:rsidR="002C0E7A">
        <w:rPr>
          <w:rFonts w:asciiTheme="majorBidi" w:hAnsiTheme="majorBidi" w:cstheme="majorBidi"/>
          <w:sz w:val="24"/>
          <w:szCs w:val="24"/>
        </w:rPr>
        <w:t xml:space="preserve"> juga </w:t>
      </w:r>
      <w:proofErr w:type="spellStart"/>
      <w:r w:rsidR="002C0E7A">
        <w:rPr>
          <w:rFonts w:asciiTheme="majorBidi" w:hAnsiTheme="majorBidi" w:cstheme="majorBidi"/>
          <w:sz w:val="24"/>
          <w:szCs w:val="24"/>
        </w:rPr>
        <w:t>pasar</w:t>
      </w:r>
      <w:proofErr w:type="spellEnd"/>
      <w:r w:rsidR="002C0E7A">
        <w:rPr>
          <w:rFonts w:asciiTheme="majorBidi" w:hAnsiTheme="majorBidi" w:cstheme="majorBidi"/>
          <w:sz w:val="24"/>
          <w:szCs w:val="24"/>
        </w:rPr>
        <w:t xml:space="preserve"> modal </w:t>
      </w:r>
      <w:proofErr w:type="spellStart"/>
      <w:r w:rsidR="002C0E7A">
        <w:rPr>
          <w:rFonts w:asciiTheme="majorBidi" w:hAnsiTheme="majorBidi" w:cstheme="majorBidi"/>
          <w:sz w:val="24"/>
          <w:szCs w:val="24"/>
        </w:rPr>
        <w:t>syariah</w:t>
      </w:r>
      <w:proofErr w:type="spellEnd"/>
      <w:r w:rsidR="00086F0F">
        <w:rPr>
          <w:rFonts w:asciiTheme="majorBidi" w:hAnsiTheme="majorBidi" w:cstheme="majorBidi"/>
          <w:sz w:val="24"/>
          <w:szCs w:val="24"/>
        </w:rPr>
        <w:t>.</w:t>
      </w:r>
      <w:r w:rsidR="00142360" w:rsidRPr="00763A95">
        <w:rPr>
          <w:rStyle w:val="FootnoteReference"/>
          <w:rFonts w:asciiTheme="majorBidi" w:hAnsiTheme="majorBidi" w:cstheme="majorBidi"/>
          <w:sz w:val="24"/>
          <w:szCs w:val="24"/>
          <w:lang w:val="id-ID"/>
        </w:rPr>
        <w:footnoteReference w:id="36"/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em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itu:</w:t>
      </w:r>
    </w:p>
    <w:p w:rsidR="008D0A73" w:rsidRPr="00763A95" w:rsidRDefault="008D0A73" w:rsidP="00B52843">
      <w:pPr>
        <w:numPr>
          <w:ilvl w:val="1"/>
          <w:numId w:val="27"/>
        </w:numPr>
        <w:spacing w:after="0" w:line="240" w:lineRule="auto"/>
        <w:ind w:left="1276" w:hanging="567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mu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8D0A73" w:rsidRDefault="008D0A73" w:rsidP="00B52843">
      <w:pPr>
        <w:spacing w:after="0" w:line="240" w:lineRule="auto"/>
        <w:ind w:left="1276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dak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paham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bsol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private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law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j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miki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i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t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ktivi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pera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B2276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B2276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da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B2276" w:rsidRPr="00763A95">
        <w:rPr>
          <w:rFonts w:asciiTheme="majorBidi" w:hAnsiTheme="majorBidi" w:cstheme="majorBidi"/>
          <w:sz w:val="24"/>
          <w:szCs w:val="24"/>
          <w:lang w:val="id-ID"/>
        </w:rPr>
        <w:t>n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egara)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d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aj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mas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u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ingku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bsol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dilinya.</w:t>
      </w:r>
    </w:p>
    <w:p w:rsidR="008D0A73" w:rsidRPr="00763A95" w:rsidRDefault="008D0A73" w:rsidP="00B52843">
      <w:pPr>
        <w:numPr>
          <w:ilvl w:val="1"/>
          <w:numId w:val="27"/>
        </w:numPr>
        <w:spacing w:after="0" w:line="240" w:lineRule="auto"/>
        <w:ind w:left="1276" w:hanging="567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ih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n-Islam</w:t>
      </w:r>
    </w:p>
    <w:p w:rsidR="00E837F5" w:rsidRDefault="001E2EF8" w:rsidP="00B52843">
      <w:pPr>
        <w:spacing w:after="0" w:line="240" w:lineRule="auto"/>
        <w:ind w:left="1276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D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s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49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dap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s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nundukkan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Islam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M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ksud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lim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“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orang-o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er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id-ID"/>
        </w:rPr>
        <w:t>Islam”</w:t>
      </w:r>
      <w:r>
        <w:rPr>
          <w:rFonts w:asciiTheme="majorBidi" w:hAnsiTheme="majorBidi" w:cstheme="majorBidi"/>
          <w:sz w:val="24"/>
          <w:szCs w:val="24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mas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o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endiri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unduk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ukarel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hal-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esu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id-ID"/>
        </w:rPr>
        <w:t>ini.</w:t>
      </w:r>
    </w:p>
    <w:p w:rsidR="008D0A73" w:rsidRDefault="008D0A73" w:rsidP="00B52843">
      <w:pPr>
        <w:spacing w:after="0" w:line="240" w:lineRule="auto"/>
        <w:ind w:left="1276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mikian</w:t>
      </w:r>
      <w:r w:rsidR="00470E27">
        <w:rPr>
          <w:rFonts w:asciiTheme="majorBidi" w:hAnsiTheme="majorBidi" w:cstheme="majorBidi"/>
          <w:sz w:val="24"/>
          <w:szCs w:val="24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r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n-Islam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h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mas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s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n-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kalipu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panj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mere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unduk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hada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s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ingku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8D0A73" w:rsidRPr="00763A95" w:rsidRDefault="008D0A73" w:rsidP="00B52843">
      <w:pPr>
        <w:numPr>
          <w:ilvl w:val="1"/>
          <w:numId w:val="27"/>
        </w:numPr>
        <w:spacing w:after="0" w:line="240" w:lineRule="auto"/>
        <w:ind w:left="1276" w:hanging="567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angk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Klausul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</w:p>
    <w:p w:rsidR="008D0A73" w:rsidRDefault="00112BCA" w:rsidP="00B52843">
      <w:pPr>
        <w:spacing w:after="0" w:line="240" w:lineRule="auto"/>
        <w:ind w:left="1276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K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jangk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janj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lam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lausula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rbitrase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ran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rup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rana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nyeles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lu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Neg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ibe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k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r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nt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nggo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asyarak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janj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kesepak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mere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bu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ebelum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su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perjanj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8D0A73" w:rsidRPr="00763A95">
        <w:rPr>
          <w:rFonts w:asciiTheme="majorBidi" w:hAnsiTheme="majorBidi" w:cstheme="majorBidi"/>
          <w:sz w:val="24"/>
          <w:szCs w:val="24"/>
          <w:lang w:val="id-ID"/>
        </w:rPr>
        <w:t>arbitrase.</w:t>
      </w:r>
    </w:p>
    <w:p w:rsidR="008D0A73" w:rsidRPr="00763A95" w:rsidRDefault="008D0A73" w:rsidP="00B52843">
      <w:pPr>
        <w:numPr>
          <w:ilvl w:val="1"/>
          <w:numId w:val="27"/>
        </w:numPr>
        <w:spacing w:after="0" w:line="240" w:lineRule="auto"/>
        <w:ind w:left="1276" w:hanging="567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ut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E837F5" w:rsidRDefault="008D0A73" w:rsidP="00B52843">
      <w:pPr>
        <w:spacing w:after="0" w:line="240" w:lineRule="auto"/>
        <w:ind w:left="1276"/>
        <w:jc w:val="both"/>
        <w:rPr>
          <w:rFonts w:asciiTheme="majorBidi" w:hAnsiTheme="majorBidi" w:cstheme="majorBidi"/>
          <w:sz w:val="24"/>
          <w:szCs w:val="24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A67D77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ut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utus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penuh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sa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aren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ur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tur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si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l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armonisasi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Sebagaiman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isebutk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59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ayat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(1)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48/2009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menyatak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bahw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“yang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imaksud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ini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termasuk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syariah”.</w:t>
      </w:r>
      <w:r w:rsidR="00E837F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F604E" w:rsidRPr="00213C74">
        <w:rPr>
          <w:rFonts w:asciiTheme="majorBidi" w:hAnsiTheme="majorBidi" w:cstheme="majorBidi"/>
          <w:sz w:val="24"/>
          <w:szCs w:val="24"/>
        </w:rPr>
        <w:t>S</w:t>
      </w:r>
      <w:r w:rsidR="00BF604E">
        <w:rPr>
          <w:rFonts w:asciiTheme="majorBidi" w:hAnsiTheme="majorBidi" w:cstheme="majorBidi"/>
          <w:sz w:val="24"/>
          <w:szCs w:val="24"/>
        </w:rPr>
        <w:t>EMA</w:t>
      </w:r>
      <w:r w:rsidR="00BF604E" w:rsidRPr="00213C74">
        <w:rPr>
          <w:rFonts w:asciiTheme="majorBidi" w:hAnsiTheme="majorBidi" w:cstheme="majorBidi"/>
          <w:sz w:val="24"/>
          <w:szCs w:val="24"/>
        </w:rPr>
        <w:t xml:space="preserve"> 8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Tahun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2008 </w:t>
      </w:r>
      <w:proofErr w:type="spellStart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tentang</w:t>
      </w:r>
      <w:proofErr w:type="spellEnd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Eksekusi</w:t>
      </w:r>
      <w:proofErr w:type="spellEnd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Putusan</w:t>
      </w:r>
      <w:proofErr w:type="spellEnd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Badan</w:t>
      </w:r>
      <w:proofErr w:type="spellEnd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Arbitrase</w:t>
      </w:r>
      <w:proofErr w:type="spellEnd"/>
      <w:r w:rsidR="00BF604E" w:rsidRPr="00BF604E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 Syariah</w:t>
      </w:r>
      <w:r w:rsidR="00BF604E">
        <w:rPr>
          <w:rFonts w:ascii="Arial" w:hAnsi="Arial" w:cs="Arial"/>
          <w:color w:val="222222"/>
          <w:sz w:val="26"/>
          <w:szCs w:val="26"/>
          <w:shd w:val="clear" w:color="auto" w:fill="FFFFFF"/>
        </w:rPr>
        <w:t xml:space="preserve"> </w:t>
      </w:r>
      <w:proofErr w:type="spellStart"/>
      <w:r w:rsidR="00BF604E">
        <w:rPr>
          <w:rFonts w:asciiTheme="majorBidi" w:hAnsiTheme="majorBidi" w:cstheme="majorBidi"/>
          <w:sz w:val="24"/>
          <w:szCs w:val="24"/>
        </w:rPr>
        <w:t>dianggap</w:t>
      </w:r>
      <w:proofErr w:type="spellEnd"/>
      <w:r w:rsidR="00BF604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ber</w:t>
      </w:r>
      <w:r w:rsidR="00BF604E">
        <w:rPr>
          <w:rFonts w:asciiTheme="majorBidi" w:hAnsiTheme="majorBidi" w:cstheme="majorBidi"/>
          <w:sz w:val="24"/>
          <w:szCs w:val="24"/>
        </w:rPr>
        <w:t>tentangan</w:t>
      </w:r>
      <w:proofErr w:type="spellEnd"/>
      <w:r w:rsidR="00BF604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BF604E">
        <w:rPr>
          <w:rFonts w:asciiTheme="majorBidi" w:hAnsiTheme="majorBidi" w:cstheme="majorBidi"/>
          <w:sz w:val="24"/>
          <w:szCs w:val="24"/>
        </w:rPr>
        <w:t>dengan</w:t>
      </w:r>
      <w:proofErr w:type="spellEnd"/>
      <w:r w:rsidR="00BF604E">
        <w:rPr>
          <w:rFonts w:asciiTheme="majorBidi" w:hAnsiTheme="majorBidi" w:cstheme="majorBidi"/>
          <w:sz w:val="24"/>
          <w:szCs w:val="24"/>
        </w:rPr>
        <w:t xml:space="preserve"> UU</w:t>
      </w:r>
      <w:r w:rsidR="00BF604E" w:rsidRPr="00213C74">
        <w:rPr>
          <w:rFonts w:asciiTheme="majorBidi" w:hAnsiTheme="majorBidi" w:cstheme="majorBidi"/>
          <w:sz w:val="24"/>
          <w:szCs w:val="24"/>
        </w:rPr>
        <w:t xml:space="preserve"> 48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Tahun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r w:rsidR="00E2710B" w:rsidRPr="00213C74">
        <w:rPr>
          <w:rFonts w:asciiTheme="majorBidi" w:hAnsiTheme="majorBidi" w:cstheme="majorBidi"/>
          <w:sz w:val="24"/>
          <w:szCs w:val="24"/>
        </w:rPr>
        <w:t xml:space="preserve">2009 </w:t>
      </w:r>
      <w:proofErr w:type="spellStart"/>
      <w:r w:rsidR="00E2710B" w:rsidRPr="00213C74">
        <w:rPr>
          <w:rFonts w:asciiTheme="majorBidi" w:hAnsiTheme="majorBidi" w:cstheme="majorBidi"/>
          <w:sz w:val="24"/>
          <w:szCs w:val="24"/>
        </w:rPr>
        <w:t>tentang</w:t>
      </w:r>
      <w:proofErr w:type="spellEnd"/>
      <w:r w:rsidR="00E2710B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E2710B" w:rsidRPr="00213C74">
        <w:rPr>
          <w:rFonts w:asciiTheme="majorBidi" w:hAnsiTheme="majorBidi" w:cstheme="majorBidi"/>
          <w:sz w:val="24"/>
          <w:szCs w:val="24"/>
        </w:rPr>
        <w:t>Kekuasaan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E2710B" w:rsidRPr="00213C74">
        <w:rPr>
          <w:rFonts w:asciiTheme="majorBidi" w:hAnsiTheme="majorBidi" w:cstheme="majorBidi"/>
          <w:sz w:val="24"/>
          <w:szCs w:val="24"/>
        </w:rPr>
        <w:t>Kehakiman</w:t>
      </w:r>
      <w:proofErr w:type="spellEnd"/>
      <w:r w:rsidR="00E2710B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E2710B" w:rsidRPr="00213C74">
        <w:rPr>
          <w:rFonts w:asciiTheme="majorBidi" w:hAnsiTheme="majorBidi" w:cstheme="majorBidi"/>
          <w:sz w:val="24"/>
          <w:szCs w:val="24"/>
        </w:rPr>
        <w:t>Pasal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r w:rsidR="00E2710B" w:rsidRPr="00213C74">
        <w:rPr>
          <w:rFonts w:asciiTheme="majorBidi" w:hAnsiTheme="majorBidi" w:cstheme="majorBidi"/>
          <w:sz w:val="24"/>
          <w:szCs w:val="24"/>
        </w:rPr>
        <w:t xml:space="preserve">59 </w:t>
      </w:r>
      <w:proofErr w:type="spellStart"/>
      <w:r w:rsidR="00E2710B" w:rsidRPr="00213C74">
        <w:rPr>
          <w:rFonts w:asciiTheme="majorBidi" w:hAnsiTheme="majorBidi" w:cstheme="majorBidi"/>
          <w:sz w:val="24"/>
          <w:szCs w:val="24"/>
        </w:rPr>
        <w:t>ayat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(3)</w:t>
      </w:r>
      <w:r w:rsidR="00BF604E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="00BF604E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SEMA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No</w:t>
      </w:r>
      <w:r w:rsidR="00BF604E">
        <w:rPr>
          <w:rFonts w:asciiTheme="majorBidi" w:hAnsiTheme="majorBidi" w:cstheme="majorBidi"/>
          <w:sz w:val="24"/>
          <w:szCs w:val="24"/>
        </w:rPr>
        <w:t>mor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8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Tahun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2008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tersebut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E2710B" w:rsidRPr="00213C74">
        <w:rPr>
          <w:rFonts w:asciiTheme="majorBidi" w:hAnsiTheme="majorBidi" w:cstheme="majorBidi"/>
          <w:sz w:val="24"/>
          <w:szCs w:val="24"/>
        </w:rPr>
        <w:t>telah</w:t>
      </w:r>
      <w:proofErr w:type="spellEnd"/>
      <w:r w:rsidR="00E2710B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E2710B" w:rsidRPr="00213C74">
        <w:rPr>
          <w:rFonts w:asciiTheme="majorBidi" w:hAnsiTheme="majorBidi" w:cstheme="majorBidi"/>
          <w:sz w:val="24"/>
          <w:szCs w:val="24"/>
        </w:rPr>
        <w:t>dinyatakan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tidak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berlaku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lagi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BF604E" w:rsidRPr="00213C74">
        <w:rPr>
          <w:rFonts w:asciiTheme="majorBidi" w:hAnsiTheme="majorBidi" w:cstheme="majorBidi"/>
          <w:sz w:val="24"/>
          <w:szCs w:val="24"/>
        </w:rPr>
        <w:t>oleh</w:t>
      </w:r>
      <w:proofErr w:type="spellEnd"/>
      <w:r w:rsidR="00BF604E" w:rsidRPr="00213C74">
        <w:rPr>
          <w:rFonts w:asciiTheme="majorBidi" w:hAnsiTheme="majorBidi" w:cstheme="majorBidi"/>
          <w:sz w:val="24"/>
          <w:szCs w:val="24"/>
        </w:rPr>
        <w:t xml:space="preserve"> </w:t>
      </w:r>
      <w:r w:rsidR="00BF604E">
        <w:rPr>
          <w:rFonts w:asciiTheme="majorBidi" w:hAnsiTheme="majorBidi" w:cstheme="majorBidi"/>
          <w:sz w:val="24"/>
          <w:szCs w:val="24"/>
        </w:rPr>
        <w:t xml:space="preserve">SEMA 8 </w:t>
      </w:r>
      <w:proofErr w:type="spellStart"/>
      <w:r w:rsidR="00BF604E">
        <w:rPr>
          <w:rFonts w:asciiTheme="majorBidi" w:hAnsiTheme="majorBidi" w:cstheme="majorBidi"/>
          <w:sz w:val="24"/>
          <w:szCs w:val="24"/>
        </w:rPr>
        <w:t>Tahun</w:t>
      </w:r>
      <w:proofErr w:type="spellEnd"/>
      <w:r w:rsidR="00BF604E">
        <w:rPr>
          <w:rFonts w:asciiTheme="majorBidi" w:hAnsiTheme="majorBidi" w:cstheme="majorBidi"/>
          <w:sz w:val="24"/>
          <w:szCs w:val="24"/>
        </w:rPr>
        <w:t xml:space="preserve"> 2010.</w:t>
      </w:r>
    </w:p>
    <w:p w:rsidR="00B52843" w:rsidRDefault="00B52843" w:rsidP="00B52843">
      <w:pPr>
        <w:spacing w:after="0" w:line="240" w:lineRule="auto"/>
        <w:ind w:left="1276"/>
        <w:jc w:val="both"/>
        <w:rPr>
          <w:rFonts w:asciiTheme="majorBidi" w:hAnsiTheme="majorBidi" w:cstheme="majorBidi"/>
          <w:sz w:val="24"/>
          <w:szCs w:val="24"/>
        </w:rPr>
      </w:pPr>
    </w:p>
    <w:p w:rsidR="008D0A73" w:rsidRPr="00E837F5" w:rsidRDefault="008D0A73" w:rsidP="00B52843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</w:rPr>
      </w:pPr>
      <w:r w:rsidRPr="00BF604E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59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ayat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(1)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48/2009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ini,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eksekusi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atas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utus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12BCA" w:rsidRPr="00BF604E">
        <w:rPr>
          <w:rFonts w:asciiTheme="majorBidi" w:hAnsiTheme="majorBidi" w:cstheme="majorBidi"/>
          <w:sz w:val="24"/>
          <w:szCs w:val="24"/>
          <w:lang w:val="id-ID"/>
        </w:rPr>
        <w:t>masih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lingkung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eradil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umum.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adahal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idealnya,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agar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suatu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eratur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erundang-undang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bekerj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harmonis,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hendakny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bersama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90C5D" w:rsidRPr="00BF604E">
        <w:rPr>
          <w:rFonts w:asciiTheme="majorBidi" w:hAnsiTheme="majorBidi" w:cstheme="majorBidi"/>
          <w:sz w:val="24"/>
          <w:szCs w:val="24"/>
          <w:lang w:val="id-ID"/>
        </w:rPr>
        <w:t>menyelesaikan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90C5D" w:rsidRPr="00BF604E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bidang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90C5D" w:rsidRPr="00BF604E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E90C5D" w:rsidRPr="00BF604E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BF604E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BF604E">
        <w:rPr>
          <w:rFonts w:asciiTheme="majorBidi" w:hAnsiTheme="majorBidi" w:cstheme="majorBidi"/>
          <w:sz w:val="24"/>
          <w:szCs w:val="24"/>
          <w:lang w:val="id-ID"/>
        </w:rPr>
        <w:t>syariah.</w:t>
      </w:r>
    </w:p>
    <w:p w:rsidR="00D03BD6" w:rsidRPr="00763A95" w:rsidRDefault="00E4264B" w:rsidP="00B52843">
      <w:pPr>
        <w:pStyle w:val="ListParagraph"/>
        <w:numPr>
          <w:ilvl w:val="0"/>
          <w:numId w:val="1"/>
        </w:numPr>
        <w:spacing w:after="0" w:line="360" w:lineRule="auto"/>
        <w:ind w:left="709" w:hanging="142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K</w:t>
      </w:r>
      <w:r w:rsidR="009A6357">
        <w:rPr>
          <w:rFonts w:asciiTheme="majorBidi" w:hAnsiTheme="majorBidi" w:cstheme="majorBidi"/>
          <w:b/>
          <w:bCs/>
          <w:sz w:val="24"/>
          <w:szCs w:val="24"/>
        </w:rPr>
        <w:t>ESIMPULAN</w:t>
      </w:r>
    </w:p>
    <w:p w:rsidR="00B919E0" w:rsidRPr="00763A95" w:rsidRDefault="00B919E0" w:rsidP="00B52843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8/1995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Fatw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S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be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t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l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pesif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at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o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i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u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o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miki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koso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leemten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in</w:t>
      </w:r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het</w:t>
      </w:r>
      <w:proofErr w:type="spellEnd"/>
      <w:r w:rsidR="00BB55DD"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cht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>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gu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imbul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ida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da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.</w:t>
      </w:r>
      <w:r w:rsidR="00E837F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guna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em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(</w:t>
      </w:r>
      <w:proofErr w:type="spellStart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rechtsvinding</w:t>
      </w:r>
      <w:proofErr w:type="spellEnd"/>
      <w:r w:rsidRPr="00763A95">
        <w:rPr>
          <w:rFonts w:asciiTheme="majorBidi" w:hAnsiTheme="majorBidi" w:cstheme="majorBidi"/>
          <w:i/>
          <w:iCs/>
          <w:sz w:val="24"/>
          <w:szCs w:val="24"/>
          <w:lang w:val="id-ID"/>
        </w:rPr>
        <w:t>)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tod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interpret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istemati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ogis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koso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ruj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l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ub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ja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50/2009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49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ru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i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3/2006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gam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  <w:p w:rsidR="00DF1071" w:rsidRPr="00763A95" w:rsidRDefault="00B919E0" w:rsidP="00B52843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Adapu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non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laku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lalu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lternatif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liput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onsultasi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negosiasi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ediasi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onsilias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ta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enilai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hli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ebagaiman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atur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UU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30/1999.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Oleh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karen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erjal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berdasar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prinsip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mak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digunakan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>adalah</w:t>
      </w:r>
      <w:r w:rsidR="00BB55DD" w:rsidRPr="00763A95">
        <w:rPr>
          <w:rFonts w:asciiTheme="majorBidi" w:hAnsiTheme="majorBidi" w:cstheme="majorBidi"/>
          <w:sz w:val="24"/>
          <w:szCs w:val="24"/>
          <w:bdr w:val="none" w:sz="0" w:space="0" w:color="auto" w:frame="1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a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183EA3" w:rsidRPr="00763A95">
        <w:rPr>
          <w:rFonts w:asciiTheme="majorBidi" w:hAnsiTheme="majorBidi" w:cstheme="majorBidi"/>
          <w:sz w:val="24"/>
          <w:szCs w:val="24"/>
          <w:lang w:val="id-ID"/>
        </w:rPr>
        <w:t>(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SYARNAS</w:t>
      </w:r>
      <w:r w:rsidR="00183EA3" w:rsidRPr="00763A95">
        <w:rPr>
          <w:rFonts w:asciiTheme="majorBidi" w:hAnsiTheme="majorBidi" w:cstheme="majorBidi"/>
          <w:sz w:val="24"/>
          <w:szCs w:val="24"/>
          <w:lang w:val="id-ID"/>
        </w:rPr>
        <w:t>)</w:t>
      </w:r>
      <w:r w:rsidR="00E837F5">
        <w:rPr>
          <w:rFonts w:asciiTheme="majorBidi" w:hAnsiTheme="majorBidi" w:cstheme="majorBidi"/>
          <w:sz w:val="24"/>
          <w:szCs w:val="24"/>
          <w:lang w:val="id-ID"/>
        </w:rPr>
        <w:t xml:space="preserve">.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rang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menduku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penguat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kerangk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pengemb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syariah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perl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BA1E17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bentuk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satu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regu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khusus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berup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yang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d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dalamny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mengat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komprehensif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dar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ketentu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um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hing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086F0F">
        <w:rPr>
          <w:rFonts w:asciiTheme="majorBidi" w:hAnsiTheme="majorBidi" w:cstheme="majorBidi"/>
          <w:sz w:val="24"/>
          <w:szCs w:val="24"/>
          <w:lang w:val="id-ID"/>
        </w:rPr>
        <w:t>seng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ke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Pengadi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Agam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356A62" w:rsidRPr="00763A95"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D03BD6" w:rsidRDefault="00356A62" w:rsidP="00B52843">
      <w:pPr>
        <w:spacing w:after="0" w:line="360" w:lineRule="auto"/>
        <w:ind w:firstLine="709"/>
        <w:jc w:val="both"/>
        <w:rPr>
          <w:rFonts w:asciiTheme="majorBidi" w:hAnsiTheme="majorBidi" w:cstheme="majorBidi"/>
          <w:sz w:val="24"/>
          <w:szCs w:val="24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Dala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regulas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tersebu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ju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iatu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F1071"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F1071"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F1071" w:rsidRPr="00763A95">
        <w:rPr>
          <w:rFonts w:asciiTheme="majorBidi" w:hAnsiTheme="majorBidi" w:cstheme="majorBidi"/>
          <w:sz w:val="24"/>
          <w:szCs w:val="24"/>
          <w:lang w:val="id-ID"/>
        </w:rPr>
        <w:t>secar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="00DF1071" w:rsidRPr="00763A95">
        <w:rPr>
          <w:rFonts w:asciiTheme="majorBidi" w:hAnsiTheme="majorBidi" w:cstheme="majorBidi"/>
          <w:sz w:val="24"/>
          <w:szCs w:val="24"/>
          <w:lang w:val="id-ID"/>
        </w:rPr>
        <w:t>non-</w:t>
      </w:r>
      <w:proofErr w:type="spellStart"/>
      <w:r w:rsidR="00DF1071" w:rsidRPr="00763A95">
        <w:rPr>
          <w:rFonts w:asciiTheme="majorBidi" w:hAnsiTheme="majorBidi" w:cstheme="majorBidi"/>
          <w:sz w:val="24"/>
          <w:szCs w:val="24"/>
          <w:lang w:val="id-ID"/>
        </w:rPr>
        <w:t>litigasi</w:t>
      </w:r>
      <w:proofErr w:type="spellEnd"/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mberik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wena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ad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Bad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Arbitrase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Nasion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(BASYARNAS)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bag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lembag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nya.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demikian,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rsoal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kosong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genai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enyelesa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engketa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pasar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odal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syariah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mendapat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kepastian</w:t>
      </w:r>
      <w:r w:rsidR="00BB55DD" w:rsidRPr="00763A9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lang w:val="id-ID"/>
        </w:rPr>
        <w:t>hukum.</w:t>
      </w:r>
    </w:p>
    <w:p w:rsidR="001D3C99" w:rsidRPr="00E837F5" w:rsidRDefault="00E4264B" w:rsidP="00B52843">
      <w:pPr>
        <w:pStyle w:val="ListParagraph"/>
        <w:numPr>
          <w:ilvl w:val="0"/>
          <w:numId w:val="1"/>
        </w:numPr>
        <w:spacing w:after="0" w:line="360" w:lineRule="auto"/>
        <w:ind w:left="709" w:hanging="142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 w:rsidRPr="00E4264B">
        <w:rPr>
          <w:rFonts w:asciiTheme="majorBidi" w:hAnsiTheme="majorBidi" w:cstheme="majorBidi"/>
          <w:b/>
          <w:bCs/>
          <w:sz w:val="24"/>
          <w:szCs w:val="24"/>
        </w:rPr>
        <w:t>DAFTAR PUSTAKA</w:t>
      </w:r>
    </w:p>
    <w:p w:rsidR="00B52843" w:rsidRPr="00B52843" w:rsidRDefault="00B52843" w:rsidP="00B52843">
      <w:pPr>
        <w:widowControl w:val="0"/>
        <w:autoSpaceDE w:val="0"/>
        <w:autoSpaceDN w:val="0"/>
        <w:adjustRightInd w:val="0"/>
        <w:spacing w:after="0"/>
        <w:ind w:left="480" w:hanging="480"/>
        <w:contextualSpacing/>
        <w:jc w:val="both"/>
        <w:rPr>
          <w:rFonts w:asciiTheme="majorBidi" w:hAnsiTheme="majorBidi" w:cstheme="majorBidi"/>
          <w:b/>
          <w:bCs/>
          <w:sz w:val="24"/>
          <w:szCs w:val="24"/>
        </w:rPr>
      </w:pPr>
      <w:proofErr w:type="spellStart"/>
      <w:r>
        <w:rPr>
          <w:rFonts w:asciiTheme="majorBidi" w:hAnsiTheme="majorBidi" w:cstheme="majorBidi"/>
          <w:b/>
          <w:bCs/>
          <w:sz w:val="24"/>
          <w:szCs w:val="24"/>
        </w:rPr>
        <w:t>Buku</w:t>
      </w:r>
      <w:proofErr w:type="spellEnd"/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  <w:lang w:val="id-ID"/>
        </w:rPr>
        <w:fldChar w:fldCharType="begin" w:fldLock="1"/>
      </w:r>
      <w:r>
        <w:rPr>
          <w:rFonts w:asciiTheme="majorBidi" w:hAnsiTheme="majorBidi" w:cstheme="majorBidi"/>
          <w:b/>
          <w:bCs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Theme="majorBidi" w:hAnsiTheme="majorBidi" w:cstheme="majorBidi"/>
          <w:b/>
          <w:bCs/>
          <w:sz w:val="24"/>
          <w:szCs w:val="24"/>
          <w:lang w:val="id-ID"/>
        </w:rPr>
        <w:fldChar w:fldCharType="separate"/>
      </w: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Abdul Ghofur Anshori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Peradilan Agama Di Indonesia Pasca UU No. 3 Tahun 2006, Sejarah Kedudukan Dan Kewenangan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Yogyakarta: UII Press, 2007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Basarah, Moch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Prosedur Alternatif Penyelesaian Sengketa Arbitrase Tradisional Dan Modern (Online)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Yogyakarta: Genta Publishing, 2011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Basir, Cik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Penyelesaian Sengketa Perbankan Syariah Di Pengadilan Agama Dan Mahkamah Syariah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Kencana, 2012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Bernard Arief Sidharta. “Penelitian Hukum Normatif.” In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Hukum: Konstelasi Dan Refleksi</w:t>
      </w:r>
      <w:r w:rsidRPr="006338D0">
        <w:rPr>
          <w:rFonts w:ascii="Times New Roman" w:hAnsi="Times New Roman" w:cs="Times New Roman"/>
          <w:noProof/>
          <w:sz w:val="24"/>
          <w:szCs w:val="24"/>
        </w:rPr>
        <w:t>, Hal. 142. Jakarta: Yayasan Obor Indonesia, 2003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Firdaus, Dailimi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Prospek Law Enforcement Arbitrase Di Indonesia, Dalam Prospek Pelaksanaan Arbitrase Di Indoneia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Bandung: Citra Aditya Bakti, 2001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Gautama, Sudargo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Undang-Undang Arbitrase Baru 1999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Bandung: Citra Aditya Bakti, 1999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Hartono, and Sri Redjeki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Hukum Ekonomi Indonesia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Cet.2. Malang: Bayumedia Publishing, 2007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Jenal Aripin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Peradilan Agama Dalam Bingkai Reformasi Hukum Di Indonesia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Prenada Media Group, 2008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lastRenderedPageBreak/>
        <w:t>Kusumasari, Diana. “Lingkup Kewenangan Pengadilan Niaga.” Last modified 2014. Accessed July 1, 2014. http://www.hukumonline.com/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Manan, Abdul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Hukum Ekonomi Syariah Dalam Perspektif Kewenangan Peradilan Agama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Kencana, 2014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Margono, Suyud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ADR &amp; Arbitrase Proses Pelembagaan Dan Aspek Hukum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Ghalia Indonesia, 2004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Muhammad Abdulkadir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Hukum Dan Penelitian Hukum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Bandung: PT Citra Aditya Bakti, 2004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Muttaqien Dadan. “Politik Hukum Pemerintah Republik Indonesia Terhadap Perbankan Syariah Pasca Disahkannya Undang-Undang No. 21 Tahun 2008 Tentang Perbankan Syariah.”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Jurnal Mimbar Hukum dan Peradilan</w:t>
      </w:r>
      <w:r w:rsidRPr="006338D0">
        <w:rPr>
          <w:rFonts w:ascii="Times New Roman" w:hAnsi="Times New Roman" w:cs="Times New Roman"/>
          <w:noProof/>
          <w:sz w:val="24"/>
          <w:szCs w:val="24"/>
        </w:rPr>
        <w:t>, no. 70 (2010): 136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Nasarudin, Irsan, and Surya Indra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Aspek Hukum Pasar Modal Indonesia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Kencana Prenada Media Group, 2006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Peter Mahmud Marzuki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Penelitian Hukum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Prenada Media Group, 2009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Puslitbang Hukum dan Peradilan MA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Sinkronisasi Dan Harmonisasi Produk Regulasi Mahkamah Agung RI; Pengkajian Asas, Teori, Norma Dan Praktik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Bogor, 2010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R. Subekti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Arbitrase Perdagangan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Bandung: Binacipta Subekti, 1992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Satjipto Rahardjo. “Hukum Progresif (Penjelajahan Suatu Gagasan).”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Majalah Hukum Newsletter Nomor 59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, December 2004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Soemitra, Andri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Masa Depan Pasar Modal Syariah Di Indonesia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Kencana Prenada Group, 2014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Tim Penyusun Kamus Pusat Pembinaan dan Pengembangan Bahasa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Kamus Besar Bahasa Indonesia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Departemen Pendidikan dan Kebudayaan, 2007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Usman, Rachmadi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Pilihan Penyelesaian Sengketa Di Luar Pengadilan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Bandung: PT. Citra Aditya Bakti, 2003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———. “Prinsip Penyelesaian Sengketa Perbankan Syariah Dalam Sistem Perbankan Syariah.”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Jurnal Legitimitas</w:t>
      </w: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 Vol. !, no. 1 (2012): Hal. 8.</w:t>
      </w:r>
    </w:p>
    <w:p w:rsid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Winarta, Frans Hendra.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Hukum Penyelesaian Sengketa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Jakarta: Sinar Grafika, 2012.</w:t>
      </w:r>
    </w:p>
    <w:p w:rsidR="006338D0" w:rsidRPr="006338D0" w:rsidRDefault="006338D0" w:rsidP="00B52843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6338D0">
        <w:rPr>
          <w:rFonts w:ascii="Times New Roman" w:hAnsi="Times New Roman" w:cs="Times New Roman"/>
          <w:noProof/>
          <w:sz w:val="24"/>
          <w:szCs w:val="24"/>
        </w:rPr>
        <w:t xml:space="preserve">“Roadmap Pasar Modal Syariah.” </w:t>
      </w:r>
      <w:r w:rsidRPr="006338D0">
        <w:rPr>
          <w:rFonts w:ascii="Times New Roman" w:hAnsi="Times New Roman" w:cs="Times New Roman"/>
          <w:i/>
          <w:iCs/>
          <w:noProof/>
          <w:sz w:val="24"/>
          <w:szCs w:val="24"/>
        </w:rPr>
        <w:t>Otoritas Jasa Keuangan</w:t>
      </w:r>
      <w:r w:rsidRPr="006338D0">
        <w:rPr>
          <w:rFonts w:ascii="Times New Roman" w:hAnsi="Times New Roman" w:cs="Times New Roman"/>
          <w:noProof/>
          <w:sz w:val="24"/>
          <w:szCs w:val="24"/>
        </w:rPr>
        <w:t>. Last modified 2015. Accessed October 1, 2015. www.ojk.go.id.</w:t>
      </w:r>
    </w:p>
    <w:p w:rsidR="006338D0" w:rsidRPr="00763A95" w:rsidRDefault="006338D0" w:rsidP="00A47B69">
      <w:pPr>
        <w:pStyle w:val="FootnoteText"/>
        <w:spacing w:line="276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  <w:r>
        <w:rPr>
          <w:rFonts w:asciiTheme="majorBidi" w:hAnsiTheme="majorBidi" w:cstheme="majorBidi"/>
          <w:b/>
          <w:bCs/>
          <w:sz w:val="24"/>
          <w:szCs w:val="24"/>
          <w:lang w:val="id-ID"/>
        </w:rPr>
        <w:fldChar w:fldCharType="end"/>
      </w:r>
      <w:r w:rsidR="00A47B69">
        <w:rPr>
          <w:rFonts w:asciiTheme="majorBidi" w:hAnsiTheme="majorBidi" w:cstheme="majorBidi"/>
          <w:b/>
          <w:bCs/>
          <w:sz w:val="24"/>
          <w:szCs w:val="24"/>
          <w:lang w:val="id-ID"/>
        </w:rPr>
        <w:t>Peraturan Perundang-undangan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Dasar Negara Republik Indonesia </w:t>
      </w:r>
      <w:r>
        <w:rPr>
          <w:rFonts w:asciiTheme="majorBidi" w:hAnsiTheme="majorBidi" w:cstheme="majorBidi"/>
          <w:sz w:val="24"/>
          <w:szCs w:val="24"/>
          <w:lang w:val="id-ID"/>
        </w:rPr>
        <w:t>1945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Nomor 3 Tahun 2006 tentang Peradilan Agama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Nomor 8 Tahun 1995 tentang Pasar Modal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Nomor 21 Tahun 2008 tentang Perbankan Syariah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Nomor 48 Tahun 2009 tentang Kekuasaan Kehakiman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Nomor 50 Tahun 2009 tentang Perubahan Kedua atas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Nomor 7 Tahun 1989 tentang Peradilan Agama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lastRenderedPageBreak/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Nomor 30 Tahun 1999 tentang Arbitrase dan Alternatif Penyelesaian Sengketa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Kitab </w:t>
      </w:r>
      <w:proofErr w:type="spellStart"/>
      <w:r w:rsidRPr="00763A95">
        <w:rPr>
          <w:rFonts w:asciiTheme="majorBidi" w:hAnsiTheme="majorBidi" w:cstheme="majorBidi"/>
          <w:sz w:val="24"/>
          <w:szCs w:val="24"/>
          <w:lang w:val="id-ID"/>
        </w:rPr>
        <w:t>Undang-Undang</w:t>
      </w:r>
      <w:proofErr w:type="spellEnd"/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 Hukum Perdata (KUH Perdata) </w:t>
      </w:r>
      <w:proofErr w:type="spellStart"/>
      <w:r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Staatsblaad</w:t>
      </w:r>
      <w:proofErr w:type="spellEnd"/>
      <w:r w:rsidRPr="00763A95">
        <w:rPr>
          <w:rStyle w:val="apple-converted-space"/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Pr="00763A95">
        <w:rPr>
          <w:rStyle w:val="Emphasis"/>
          <w:rFonts w:asciiTheme="majorBidi" w:hAnsiTheme="majorBidi" w:cstheme="majorBidi"/>
          <w:i w:val="0"/>
          <w:iCs w:val="0"/>
          <w:sz w:val="24"/>
          <w:szCs w:val="24"/>
          <w:shd w:val="clear" w:color="auto" w:fill="FFFFFF"/>
          <w:lang w:val="id-ID"/>
        </w:rPr>
        <w:t>Nomor</w:t>
      </w:r>
      <w:r w:rsidRPr="00763A95">
        <w:rPr>
          <w:rStyle w:val="apple-converted-space"/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 xml:space="preserve"> </w:t>
      </w:r>
      <w:r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23 Tahun 1847</w:t>
      </w:r>
    </w:p>
    <w:p w:rsidR="006338D0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>Peraturan Mahkamah Agung RI Nomor 2 Tahun 2008 tentang Kompilasi Hukum Ekonomi Syariah</w:t>
      </w:r>
    </w:p>
    <w:p w:rsidR="006338D0" w:rsidRPr="00763A95" w:rsidRDefault="006338D0" w:rsidP="00B52843">
      <w:pPr>
        <w:tabs>
          <w:tab w:val="left" w:pos="1276"/>
        </w:tabs>
        <w:spacing w:after="120" w:line="240" w:lineRule="auto"/>
        <w:ind w:left="709" w:hanging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63A95">
        <w:rPr>
          <w:rFonts w:asciiTheme="majorBidi" w:hAnsiTheme="majorBidi" w:cstheme="majorBidi"/>
          <w:sz w:val="24"/>
          <w:szCs w:val="24"/>
          <w:lang w:val="id-ID"/>
        </w:rPr>
        <w:t xml:space="preserve">Fatwa Dewan Syariah Nasional Majelis Ulama Indonesia (DSN-MUI) Nomor 40/ IX/ 2003 tentang </w:t>
      </w:r>
      <w:r w:rsidRPr="00763A95">
        <w:rPr>
          <w:rFonts w:asciiTheme="majorBidi" w:hAnsiTheme="majorBidi" w:cstheme="majorBidi"/>
          <w:sz w:val="24"/>
          <w:szCs w:val="24"/>
          <w:shd w:val="clear" w:color="auto" w:fill="FFFFFF"/>
          <w:lang w:val="id-ID"/>
        </w:rPr>
        <w:t>Pasar Modal dan Pedoman Umum Penerapan Prinsip Syariah di Bidang Pasar Modal</w:t>
      </w:r>
    </w:p>
    <w:p w:rsidR="001D3C99" w:rsidRPr="00BE6A22" w:rsidRDefault="001D3C99" w:rsidP="00E837F5">
      <w:pPr>
        <w:pStyle w:val="FootnoteText"/>
        <w:ind w:left="720" w:hanging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sectPr w:rsidR="001D3C99" w:rsidRPr="00BE6A22" w:rsidSect="007726B0">
      <w:headerReference w:type="even" r:id="rId22"/>
      <w:headerReference w:type="default" r:id="rId23"/>
      <w:footerReference w:type="even" r:id="rId24"/>
      <w:footerReference w:type="default" r:id="rId25"/>
      <w:footerReference w:type="first" r:id="rId26"/>
      <w:pgSz w:w="11907" w:h="16839" w:code="9"/>
      <w:pgMar w:top="1985" w:right="1418" w:bottom="1701" w:left="1985" w:header="850" w:footer="709" w:gutter="0"/>
      <w:pgNumType w:start="297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F77B9" w:rsidRDefault="00CF77B9" w:rsidP="000760E8">
      <w:pPr>
        <w:spacing w:after="0" w:line="240" w:lineRule="auto"/>
      </w:pPr>
      <w:r>
        <w:separator/>
      </w:r>
    </w:p>
  </w:endnote>
  <w:endnote w:type="continuationSeparator" w:id="0">
    <w:p w:rsidR="00CF77B9" w:rsidRDefault="00CF77B9" w:rsidP="000760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PAKMBP+TimesNewRoman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31108445"/>
      <w:docPartObj>
        <w:docPartGallery w:val="Page Numbers (Bottom of Page)"/>
        <w:docPartUnique/>
      </w:docPartObj>
    </w:sdtPr>
    <w:sdtContent>
      <w:p w:rsidR="00D015CF" w:rsidRDefault="00D015CF">
        <w:pPr>
          <w:pStyle w:val="Footer"/>
        </w:pPr>
        <w:r>
          <w:rPr>
            <w:noProof/>
            <w:lang w:eastAsia="id-ID"/>
          </w:rPr>
          <mc:AlternateContent>
            <mc:Choice Requires="wpg">
              <w:drawing>
                <wp:anchor distT="0" distB="0" distL="114300" distR="114300" simplePos="0" relativeHeight="251661312" behindDoc="0" locked="0" layoutInCell="1" allowOverlap="1">
                  <wp:simplePos x="0" y="0"/>
                  <wp:positionH relativeFrom="column">
                    <wp:posOffset>-896620</wp:posOffset>
                  </wp:positionH>
                  <wp:positionV relativeFrom="paragraph">
                    <wp:posOffset>-463550</wp:posOffset>
                  </wp:positionV>
                  <wp:extent cx="7767955" cy="610235"/>
                  <wp:effectExtent l="0" t="0" r="23495" b="37465"/>
                  <wp:wrapNone/>
                  <wp:docPr id="13" name="Group 1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7767955" cy="610235"/>
                            <a:chOff x="6" y="15272"/>
                            <a:chExt cx="12233" cy="961"/>
                          </a:xfrm>
                        </wpg:grpSpPr>
                        <wps:wsp>
                          <wps:cNvPr id="14" name="AutoShape 14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" y="15971"/>
                              <a:ext cx="103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15" name="Arc 15"/>
                          <wps:cNvSpPr>
                            <a:spLocks/>
                          </wps:cNvSpPr>
                          <wps:spPr bwMode="auto">
                            <a:xfrm flipH="1" flipV="1">
                              <a:off x="1049" y="15965"/>
                              <a:ext cx="391" cy="178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" name="AutoShape 16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2590" y="15965"/>
                              <a:ext cx="811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17" name="Arc 17"/>
                          <wps:cNvSpPr>
                            <a:spLocks/>
                          </wps:cNvSpPr>
                          <wps:spPr bwMode="auto">
                            <a:xfrm>
                              <a:off x="2199" y="15793"/>
                              <a:ext cx="391" cy="178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" name="Arc 18"/>
                          <wps:cNvSpPr>
                            <a:spLocks/>
                          </wps:cNvSpPr>
                          <wps:spPr bwMode="auto">
                            <a:xfrm flipV="1">
                              <a:off x="10683" y="15272"/>
                              <a:ext cx="1556" cy="692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g:grpSp>
                          <wpg:cNvPr id="19" name="Group 19"/>
                          <wpg:cNvGrpSpPr>
                            <a:grpSpLocks/>
                          </wpg:cNvGrpSpPr>
                          <wpg:grpSpPr bwMode="auto">
                            <a:xfrm>
                              <a:off x="1427" y="15687"/>
                              <a:ext cx="768" cy="546"/>
                              <a:chOff x="1427" y="15714"/>
                              <a:chExt cx="768" cy="546"/>
                            </a:xfrm>
                          </wpg:grpSpPr>
                          <wps:wsp>
                            <wps:cNvPr id="20" name="AutoShape 88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1499" y="15714"/>
                                <a:ext cx="624" cy="546"/>
                              </a:xfrm>
                              <a:prstGeom prst="diamond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21" name="Text Box 90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1427" y="15815"/>
                                <a:ext cx="768" cy="35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txbx>
                              <w:txbxContent>
                                <w:p w:rsidR="00D015CF" w:rsidRPr="007915B8" w:rsidRDefault="00D015C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</w:pP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begin"/>
                                  </w:r>
                                  <w:r w:rsidRPr="00FC70EE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instrText xml:space="preserve"> PAGE   \* MERGEFORMAT </w:instrTex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separate"/>
                                  </w:r>
                                  <w:r w:rsidR="009D6631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t>316</w: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fldChar w:fldCharType="end"/>
                                  </w:r>
                                </w:p>
                              </w:txbxContent>
                            </wps:txbx>
                            <wps:bodyPr rot="0" vert="horz" wrap="square" lIns="0" tIns="27432" rIns="0" bIns="0" anchor="t" anchorCtr="0" upright="1">
                              <a:noAutofit/>
                            </wps:bodyPr>
                          </wps:wsp>
                          <wpg:grpSp>
                            <wpg:cNvPr id="22" name="Group 91"/>
                            <wpg:cNvGrpSpPr>
                              <a:grpSpLocks/>
                            </wpg:cNvGrpSpPr>
                            <wpg:grpSpPr bwMode="auto">
                              <a:xfrm>
                                <a:off x="1478" y="15749"/>
                                <a:ext cx="665" cy="488"/>
                                <a:chOff x="1705" y="14935"/>
                                <a:chExt cx="682" cy="375"/>
                              </a:xfrm>
                            </wpg:grpSpPr>
                            <wps:wsp>
                              <wps:cNvPr id="23" name="AutoShape 92"/>
                              <wps:cNvSpPr>
                                <a:spLocks noChangeArrowheads="1"/>
                              </wps:cNvSpPr>
                              <wps:spPr bwMode="auto">
                                <a:xfrm rot="-5400000">
                                  <a:off x="1782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24" name="AutoShape 93"/>
                              <wps:cNvSpPr>
                                <a:spLocks noChangeArrowheads="1"/>
                              </wps:cNvSpPr>
                              <wps:spPr bwMode="auto">
                                <a:xfrm rot="5400000" flipH="1">
                                  <a:off x="1934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</wpg:grp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id="Group 13" o:spid="_x0000_s1026" style="position:absolute;margin-left:-70.6pt;margin-top:-36.5pt;width:611.65pt;height:48.05pt;z-index:251661312" coordorigin="6,15272" coordsize="12233,96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"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AutoShape 14" o:spid="_x0000_s1027" type="#_x0000_t32" style="position:absolute;left:6;top:15971;width:103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" strokeweight="1pt"/>
                  <v:shape id="Arc 15" o:spid="_x0000_s1028" style="position:absolute;left:1049;top:15965;width:391;height:178;flip:x 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" path="m,nfc11929,,21600,9670,21600,21600em,nsc11929,,21600,9670,21600,21600l,21600,,xe" filled="f" strokeweight="1pt">
                    <v:path arrowok="t" o:extrusionok="f" o:connecttype="custom" o:connectlocs="0,0;391,178;0,178" o:connectangles="0,0,0"/>
                  </v:shape>
                  <v:shape id="AutoShape 16" o:spid="_x0000_s1029" type="#_x0000_t32" style="position:absolute;left:2590;top:15965;width:8118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" strokeweight="1pt"/>
                  <v:shape id="Arc 17" o:spid="_x0000_s1030" style="position:absolute;left:2199;top:15793;width:391;height:178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391,178;0,178" o:connectangles="0,0,0"/>
                  </v:shape>
                  <v:shape id="Arc 18" o:spid="_x0000_s1031" style="position:absolute;left:10683;top:15272;width:1556;height:692;flip: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1556,692;0,692" o:connectangles="0,0,0"/>
                  </v:shape>
                  <v:group id="Group 19" o:spid="_x0000_s1032" style="position:absolute;left:1427;top:15687;width:768;height:546" coordorigin="1427,15714" coordsize="768,5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">
                    <v:shapetype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88" o:spid="_x0000_s1033" type="#_x0000_t4" style="position:absolute;left:1499;top:15714;width:624;height:54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" filled="f" strokecolor="black [3213]" strokeweight="1pt"/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90" o:spid="_x0000_s1034" type="#_x0000_t202" style="position:absolute;left:1427;top:15815;width:768;height:3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" filled="f" strokecolor="black [3213]" strokeweight="1pt">
                      <v:textbox inset="0,2.16pt,0,0">
                        <w:txbxContent>
                          <w:p w:rsidR="00D015CF" w:rsidRPr="007915B8" w:rsidRDefault="00D015CF">
                            <w:pPr>
                              <w:spacing w:after="0" w:line="240" w:lineRule="auto"/>
                              <w:jc w:val="center"/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</w:pP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FC70EE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instrText xml:space="preserve"> PAGE   \* MERGEFORMAT </w:instrText>
                            </w: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="009D6631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t>316</w:t>
                            </w:r>
                            <w:r w:rsidRPr="007915B8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v:textbox>
                    </v:shape>
                    <v:group id="Group 91" o:spid="_x0000_s1035" style="position:absolute;left:1478;top:15749;width:665;height:488" coordorigin="1705,14935" coordsize="682,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">
                      <v:shape id="AutoShape 92" o:spid="_x0000_s1036" style="position:absolute;left:1782;top:14858;width:375;height:530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  <v:shape id="AutoShape 93" o:spid="_x0000_s1037" style="position:absolute;left:1934;top:14858;width:375;height:530;rotation:-9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</v:group>
                  </v:group>
                </v:group>
              </w:pict>
            </mc:Fallback>
          </mc:AlternateContent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13857434"/>
      <w:docPartObj>
        <w:docPartGallery w:val="Page Numbers (Bottom of Page)"/>
        <w:docPartUnique/>
      </w:docPartObj>
    </w:sdtPr>
    <w:sdtContent>
      <w:p w:rsidR="00104BF7" w:rsidRDefault="00D015CF">
        <w:pPr>
          <w:pStyle w:val="Footer"/>
        </w:pPr>
        <w:r>
          <w:rPr>
            <w:noProof/>
            <w:lang w:eastAsia="id-ID"/>
          </w:rPr>
          <mc:AlternateContent>
            <mc:Choice Requires="wpg">
              <w:drawing>
                <wp:anchor distT="0" distB="0" distL="114300" distR="114300" simplePos="0" relativeHeight="251663360" behindDoc="0" locked="0" layoutInCell="1" allowOverlap="1">
                  <wp:simplePos x="0" y="0"/>
                  <wp:positionH relativeFrom="column">
                    <wp:posOffset>-1429385</wp:posOffset>
                  </wp:positionH>
                  <wp:positionV relativeFrom="paragraph">
                    <wp:posOffset>-439420</wp:posOffset>
                  </wp:positionV>
                  <wp:extent cx="7717155" cy="586105"/>
                  <wp:effectExtent l="8890" t="8255" r="8255" b="15240"/>
                  <wp:wrapNone/>
                  <wp:docPr id="25" name="Group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7717155" cy="586105"/>
                            <a:chOff x="-243" y="15313"/>
                            <a:chExt cx="12153" cy="923"/>
                          </a:xfrm>
                        </wpg:grpSpPr>
                        <wps:wsp>
                          <wps:cNvPr id="26" name="AutoShape 2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1313" y="16005"/>
                              <a:ext cx="811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27" name="Arc 3"/>
                          <wps:cNvSpPr>
                            <a:spLocks/>
                          </wps:cNvSpPr>
                          <wps:spPr bwMode="auto">
                            <a:xfrm flipH="1">
                              <a:off x="9425" y="15813"/>
                              <a:ext cx="391" cy="200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8" name="Arc 4"/>
                          <wps:cNvSpPr>
                            <a:spLocks/>
                          </wps:cNvSpPr>
                          <wps:spPr bwMode="auto">
                            <a:xfrm flipH="1" flipV="1">
                              <a:off x="-243" y="15313"/>
                              <a:ext cx="1556" cy="692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9" name="Arc 5"/>
                          <wps:cNvSpPr>
                            <a:spLocks/>
                          </wps:cNvSpPr>
                          <wps:spPr bwMode="auto">
                            <a:xfrm flipV="1">
                              <a:off x="10485" y="15964"/>
                              <a:ext cx="391" cy="178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0" name="AutoShape 6"/>
                          <wps:cNvCnPr>
                            <a:cxnSpLocks noChangeShapeType="1"/>
                          </wps:cNvCnPr>
                          <wps:spPr bwMode="auto">
                            <a:xfrm>
                              <a:off x="10872" y="15969"/>
                              <a:ext cx="103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g:grpSp>
                          <wpg:cNvPr id="31" name="Group 31"/>
                          <wpg:cNvGrpSpPr>
                            <a:grpSpLocks/>
                          </wpg:cNvGrpSpPr>
                          <wpg:grpSpPr bwMode="auto">
                            <a:xfrm>
                              <a:off x="9819" y="15729"/>
                              <a:ext cx="660" cy="507"/>
                              <a:chOff x="9819" y="15729"/>
                              <a:chExt cx="660" cy="507"/>
                            </a:xfrm>
                          </wpg:grpSpPr>
                          <wps:wsp>
                            <wps:cNvPr id="32" name="AutoShape 88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9881" y="15729"/>
                                <a:ext cx="536" cy="507"/>
                              </a:xfrm>
                              <a:prstGeom prst="diamond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33" name="Text Box 90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9819" y="15811"/>
                                <a:ext cx="660" cy="3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txbx>
                              <w:txbxContent>
                                <w:p w:rsidR="00D015CF" w:rsidRPr="007915B8" w:rsidRDefault="00D015C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</w:pP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begin"/>
                                  </w:r>
                                  <w:r w:rsidRPr="00007754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instrText xml:space="preserve"> PAGE   \* MERGEFORMAT </w:instrTex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separate"/>
                                  </w:r>
                                  <w:r w:rsidR="009D6631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t>315</w: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fldChar w:fldCharType="end"/>
                                  </w:r>
                                </w:p>
                              </w:txbxContent>
                            </wps:txbx>
                            <wps:bodyPr rot="0" vert="horz" wrap="square" lIns="0" tIns="27432" rIns="0" bIns="0" anchor="t" anchorCtr="0" upright="1">
                              <a:noAutofit/>
                            </wps:bodyPr>
                          </wps:wsp>
                          <wpg:grpSp>
                            <wpg:cNvPr id="34" name="Group 91"/>
                            <wpg:cNvGrpSpPr>
                              <a:grpSpLocks/>
                            </wpg:cNvGrpSpPr>
                            <wpg:grpSpPr bwMode="auto">
                              <a:xfrm>
                                <a:off x="9860" y="15749"/>
                                <a:ext cx="571" cy="451"/>
                                <a:chOff x="1705" y="14935"/>
                                <a:chExt cx="682" cy="375"/>
                              </a:xfrm>
                            </wpg:grpSpPr>
                            <wps:wsp>
                              <wps:cNvPr id="35" name="AutoShape 92"/>
                              <wps:cNvSpPr>
                                <a:spLocks noChangeArrowheads="1"/>
                              </wps:cNvSpPr>
                              <wps:spPr bwMode="auto">
                                <a:xfrm rot="-5400000">
                                  <a:off x="1782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36" name="AutoShape 93"/>
                              <wps:cNvSpPr>
                                <a:spLocks noChangeArrowheads="1"/>
                              </wps:cNvSpPr>
                              <wps:spPr bwMode="auto">
                                <a:xfrm rot="5400000" flipH="1">
                                  <a:off x="1934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</wpg:grp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id="Group 25" o:spid="_x0000_s1038" style="position:absolute;margin-left:-112.55pt;margin-top:-34.6pt;width:607.65pt;height:46.15pt;z-index:251663360" coordorigin="-243,15313" coordsize="12153,92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"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AutoShape 2" o:spid="_x0000_s1039" type="#_x0000_t32" style="position:absolute;left:1313;top:16005;width:8118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" strokeweight="1pt"/>
                  <v:shape id="Arc 3" o:spid="_x0000_s1040" style="position:absolute;left:9425;top:15813;width:391;height:20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391,200;0,200" o:connectangles="0,0,0"/>
                  </v:shape>
                  <v:shape id="Arc 4" o:spid="_x0000_s1041" style="position:absolute;left:-243;top:15313;width:1556;height:692;flip:x 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1556,692;0,692" o:connectangles="0,0,0"/>
                  </v:shape>
                  <v:shape id="Arc 5" o:spid="_x0000_s1042" style="position:absolute;left:10485;top:15964;width:391;height:178;flip: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" path="m,nfc11929,,21600,9670,21600,21600em,nsc11929,,21600,9670,21600,21600l,21600,,xe" filled="f" strokeweight="1pt">
                    <v:path arrowok="t" o:extrusionok="f" o:connecttype="custom" o:connectlocs="0,0;391,178;0,178" o:connectangles="0,0,0"/>
                  </v:shape>
                  <v:shape id="AutoShape 6" o:spid="_x0000_s1043" type="#_x0000_t32" style="position:absolute;left:10872;top:15969;width:103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" strokeweight="1pt"/>
                  <v:group id="Group 31" o:spid="_x0000_s1044" style="position:absolute;left:9819;top:15729;width:660;height:507" coordorigin="9819,15729" coordsize="660,5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DvhwwAAANs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LIb/L+EHyM0TAAD//wMAUEsBAi0AFAAGAAgAAAAhANvh9svuAAAAhQEAABMAAAAAAAAAAAAA&#10;AAAAAAAAAFtDb250ZW50X1R5cGVzXS54bWxQSwECLQAUAAYACAAAACEAWvQsW78AAAAVAQAACwAA&#10;AAAAAAAAAAAAAAAfAQAAX3JlbHMvLnJlbHNQSwECLQAUAAYACAAAACEAycQ74cMAAADbAAAADwAA&#10;AAAAAAAAAAAAAAAHAgAAZHJzL2Rvd25yZXYueG1sUEsFBgAAAAADAAMAtwAAAPcCAAAAAA==&#10;">
                    <v:shapetype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88" o:spid="_x0000_s1045" type="#_x0000_t4" style="position:absolute;left:9881;top:15729;width:536;height:5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" filled="f" strokecolor="black [3213]" strokeweight="1pt"/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90" o:spid="_x0000_s1046" type="#_x0000_t202" style="position:absolute;left:9819;top:15811;width:660;height:3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" filled="f" strokecolor="black [3213]" strokeweight="1pt">
                      <v:textbox inset="0,2.16pt,0,0">
                        <w:txbxContent>
                          <w:p w:rsidR="00D015CF" w:rsidRPr="007915B8" w:rsidRDefault="00D015CF">
                            <w:pPr>
                              <w:spacing w:after="0" w:line="240" w:lineRule="auto"/>
                              <w:jc w:val="center"/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</w:pP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007754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instrText xml:space="preserve"> PAGE   \* MERGEFORMAT </w:instrText>
                            </w: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="009D6631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t>315</w:t>
                            </w:r>
                            <w:r w:rsidRPr="007915B8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v:textbox>
                    </v:shape>
                    <v:group id="Group 91" o:spid="_x0000_s1047" style="position:absolute;left:9860;top:15749;width:571;height:451" coordorigin="1705,14935" coordsize="682,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">
                      <v:shape id="AutoShape 92" o:spid="_x0000_s1048" style="position:absolute;left:1782;top:14858;width:375;height:530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  <v:shape id="AutoShape 93" o:spid="_x0000_s1049" style="position:absolute;left:1934;top:14858;width:375;height:530;rotation:-9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</v:group>
                  </v:group>
                </v:group>
              </w:pict>
            </mc:Fallback>
          </mc:AlternateContent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96902832"/>
      <w:docPartObj>
        <w:docPartGallery w:val="Page Numbers (Bottom of Page)"/>
        <w:docPartUnique/>
      </w:docPartObj>
    </w:sdtPr>
    <w:sdtContent>
      <w:p w:rsidR="00104BF7" w:rsidRDefault="00D015CF" w:rsidP="00D015CF">
        <w:pPr>
          <w:pStyle w:val="Footer"/>
        </w:pPr>
        <w:r>
          <w:rPr>
            <w:noProof/>
            <w:lang w:eastAsia="id-ID"/>
          </w:rPr>
          <mc:AlternateContent>
            <mc:Choice Requires="wpg">
              <w:drawing>
                <wp:anchor distT="0" distB="0" distL="114300" distR="114300" simplePos="0" relativeHeight="251659264" behindDoc="0" locked="0" layoutInCell="1" allowOverlap="1">
                  <wp:simplePos x="0" y="0"/>
                  <wp:positionH relativeFrom="column">
                    <wp:posOffset>-1429385</wp:posOffset>
                  </wp:positionH>
                  <wp:positionV relativeFrom="paragraph">
                    <wp:posOffset>-439420</wp:posOffset>
                  </wp:positionV>
                  <wp:extent cx="7717155" cy="586105"/>
                  <wp:effectExtent l="8890" t="8255" r="8255" b="15240"/>
                  <wp:wrapNone/>
                  <wp:docPr id="1" name="Group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7717155" cy="586105"/>
                            <a:chOff x="-243" y="15313"/>
                            <a:chExt cx="12153" cy="923"/>
                          </a:xfrm>
                        </wpg:grpSpPr>
                        <wps:wsp>
                          <wps:cNvPr id="2" name="AutoShape 2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1313" y="16005"/>
                              <a:ext cx="811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" name="Arc 3"/>
                          <wps:cNvSpPr>
                            <a:spLocks/>
                          </wps:cNvSpPr>
                          <wps:spPr bwMode="auto">
                            <a:xfrm flipH="1">
                              <a:off x="9425" y="15813"/>
                              <a:ext cx="391" cy="200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" name="Arc 4"/>
                          <wps:cNvSpPr>
                            <a:spLocks/>
                          </wps:cNvSpPr>
                          <wps:spPr bwMode="auto">
                            <a:xfrm flipH="1" flipV="1">
                              <a:off x="-243" y="15313"/>
                              <a:ext cx="1556" cy="692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" name="Arc 5"/>
                          <wps:cNvSpPr>
                            <a:spLocks/>
                          </wps:cNvSpPr>
                          <wps:spPr bwMode="auto">
                            <a:xfrm flipV="1">
                              <a:off x="10485" y="15964"/>
                              <a:ext cx="391" cy="178"/>
                            </a:xfrm>
                            <a:custGeom>
                              <a:avLst/>
                              <a:gdLst>
                                <a:gd name="G0" fmla="+- 0 0 0"/>
                                <a:gd name="G1" fmla="+- 21600 0 0"/>
                                <a:gd name="G2" fmla="+- 21600 0 0"/>
                                <a:gd name="T0" fmla="*/ 0 w 21600"/>
                                <a:gd name="T1" fmla="*/ 0 h 21600"/>
                                <a:gd name="T2" fmla="*/ 21600 w 21600"/>
                                <a:gd name="T3" fmla="*/ 21600 h 21600"/>
                                <a:gd name="T4" fmla="*/ 0 w 21600"/>
                                <a:gd name="T5" fmla="*/ 21600 h 216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</a:cxnLst>
                              <a:rect l="0" t="0" r="r" b="b"/>
                              <a:pathLst>
                                <a:path w="21600" h="21600" fill="none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</a:path>
                                <a:path w="21600" h="21600" stroke="0" extrusionOk="0">
                                  <a:moveTo>
                                    <a:pt x="0" y="0"/>
                                  </a:moveTo>
                                  <a:cubicBezTo>
                                    <a:pt x="11929" y="0"/>
                                    <a:pt x="21600" y="9670"/>
                                    <a:pt x="21600" y="21600"/>
                                  </a:cubicBezTo>
                                  <a:lnTo>
                                    <a:pt x="0" y="2160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" name="AutoShape 6"/>
                          <wps:cNvCnPr>
                            <a:cxnSpLocks noChangeShapeType="1"/>
                          </wps:cNvCnPr>
                          <wps:spPr bwMode="auto">
                            <a:xfrm>
                              <a:off x="10872" y="15969"/>
                              <a:ext cx="1038" cy="0"/>
                            </a:xfrm>
                            <a:prstGeom prst="straightConnector1">
                              <a:avLst/>
                            </a:prstGeom>
                            <a:noFill/>
                            <a:ln w="1270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g:grpSp>
                          <wpg:cNvPr id="7" name="Group 7"/>
                          <wpg:cNvGrpSpPr>
                            <a:grpSpLocks/>
                          </wpg:cNvGrpSpPr>
                          <wpg:grpSpPr bwMode="auto">
                            <a:xfrm>
                              <a:off x="9819" y="15729"/>
                              <a:ext cx="660" cy="507"/>
                              <a:chOff x="9819" y="15729"/>
                              <a:chExt cx="660" cy="507"/>
                            </a:xfrm>
                          </wpg:grpSpPr>
                          <wps:wsp>
                            <wps:cNvPr id="8" name="AutoShape 88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9881" y="15729"/>
                                <a:ext cx="536" cy="507"/>
                              </a:xfrm>
                              <a:prstGeom prst="diamond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9" name="Text Box 90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9819" y="15811"/>
                                <a:ext cx="660" cy="3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txbx>
                              <w:txbxContent>
                                <w:p w:rsidR="00D015CF" w:rsidRPr="007915B8" w:rsidRDefault="00D015CF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</w:pP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begin"/>
                                  </w:r>
                                  <w:r w:rsidRPr="00007754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instrText xml:space="preserve"> PAGE   \* MERGEFORMAT </w:instrTex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sz w:val="18"/>
                                      <w:szCs w:val="18"/>
                                    </w:rPr>
                                    <w:fldChar w:fldCharType="separate"/>
                                  </w:r>
                                  <w:r w:rsidR="009D6631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t>297</w:t>
                                  </w:r>
                                  <w:r w:rsidRPr="007915B8">
                                    <w:rPr>
                                      <w:rFonts w:asciiTheme="majorHAnsi" w:hAnsiTheme="majorHAnsi"/>
                                      <w:noProof/>
                                      <w:sz w:val="18"/>
                                      <w:szCs w:val="18"/>
                                    </w:rPr>
                                    <w:fldChar w:fldCharType="end"/>
                                  </w:r>
                                </w:p>
                              </w:txbxContent>
                            </wps:txbx>
                            <wps:bodyPr rot="0" vert="horz" wrap="square" lIns="0" tIns="27432" rIns="0" bIns="0" anchor="t" anchorCtr="0" upright="1">
                              <a:noAutofit/>
                            </wps:bodyPr>
                          </wps:wsp>
                          <wpg:grpSp>
                            <wpg:cNvPr id="10" name="Group 91"/>
                            <wpg:cNvGrpSpPr>
                              <a:grpSpLocks/>
                            </wpg:cNvGrpSpPr>
                            <wpg:grpSpPr bwMode="auto">
                              <a:xfrm>
                                <a:off x="9860" y="15749"/>
                                <a:ext cx="571" cy="451"/>
                                <a:chOff x="1705" y="14935"/>
                                <a:chExt cx="682" cy="375"/>
                              </a:xfrm>
                            </wpg:grpSpPr>
                            <wps:wsp>
                              <wps:cNvPr id="11" name="AutoShape 92"/>
                              <wps:cNvSpPr>
                                <a:spLocks noChangeArrowheads="1"/>
                              </wps:cNvSpPr>
                              <wps:spPr bwMode="auto">
                                <a:xfrm rot="-5400000">
                                  <a:off x="1782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2" name="AutoShape 93"/>
                              <wps:cNvSpPr>
                                <a:spLocks noChangeArrowheads="1"/>
                              </wps:cNvSpPr>
                              <wps:spPr bwMode="auto">
                                <a:xfrm rot="5400000" flipH="1">
                                  <a:off x="1934" y="14858"/>
                                  <a:ext cx="375" cy="530"/>
                                </a:xfrm>
                                <a:custGeom>
                                  <a:avLst/>
                                  <a:gdLst>
                                    <a:gd name="T0" fmla="*/ 328 w 21600"/>
                                    <a:gd name="T1" fmla="*/ 265 h 21600"/>
                                    <a:gd name="T2" fmla="*/ 188 w 21600"/>
                                    <a:gd name="T3" fmla="*/ 530 h 21600"/>
                                    <a:gd name="T4" fmla="*/ 47 w 21600"/>
                                    <a:gd name="T5" fmla="*/ 265 h 21600"/>
                                    <a:gd name="T6" fmla="*/ 188 w 21600"/>
                                    <a:gd name="T7" fmla="*/ 0 h 21600"/>
                                    <a:gd name="T8" fmla="*/ 0 60000 65536"/>
                                    <a:gd name="T9" fmla="*/ 0 60000 65536"/>
                                    <a:gd name="T10" fmla="*/ 0 60000 65536"/>
                                    <a:gd name="T11" fmla="*/ 0 60000 65536"/>
                                    <a:gd name="T12" fmla="*/ 4493 w 21600"/>
                                    <a:gd name="T13" fmla="*/ 4483 h 21600"/>
                                    <a:gd name="T14" fmla="*/ 17107 w 21600"/>
                                    <a:gd name="T15" fmla="*/ 17117 h 21600"/>
                                  </a:gdLst>
                                  <a:ahLst/>
                                  <a:cxnLst>
                                    <a:cxn ang="T8">
                                      <a:pos x="T0" y="T1"/>
                                    </a:cxn>
                                    <a:cxn ang="T9">
                                      <a:pos x="T2" y="T3"/>
                                    </a:cxn>
                                    <a:cxn ang="T10">
                                      <a:pos x="T4" y="T5"/>
                                    </a:cxn>
                                    <a:cxn ang="T11">
                                      <a:pos x="T6" y="T7"/>
                                    </a:cxn>
                                  </a:cxnLst>
                                  <a:rect l="T12" t="T13" r="T14" b="T15"/>
                                  <a:pathLst>
                                    <a:path w="21600" h="21600">
                                      <a:moveTo>
                                        <a:pt x="0" y="0"/>
                                      </a:moveTo>
                                      <a:lnTo>
                                        <a:pt x="5400" y="21600"/>
                                      </a:lnTo>
                                      <a:lnTo>
                                        <a:pt x="16200" y="21600"/>
                                      </a:lnTo>
                                      <a:lnTo>
                                        <a:pt x="21600" y="0"/>
                                      </a:lnTo>
                                      <a:lnTo>
                                        <a:pt x="0" y="0"/>
                                      </a:lnTo>
                                      <a:close/>
                                    </a:path>
                                  </a:pathLst>
                                </a:custGeom>
                                <a:noFill/>
                                <a:ln w="12700">
                                  <a:solidFill>
                                    <a:schemeClr val="tx1">
                                      <a:lumMod val="100000"/>
                                      <a:lumOff val="0"/>
                                    </a:schemeClr>
                                  </a:solidFill>
                                  <a:miter lim="800000"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</wpg:grp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id="Group 1" o:spid="_x0000_s1050" style="position:absolute;margin-left:-112.55pt;margin-top:-34.6pt;width:607.65pt;height:46.15pt;z-index:251659264" coordorigin="-243,15313" coordsize="12153,92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"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AutoShape 2" o:spid="_x0000_s1051" type="#_x0000_t32" style="position:absolute;left:1313;top:16005;width:8118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" strokeweight="1pt"/>
                  <v:shape id="Arc 3" o:spid="_x0000_s1052" style="position:absolute;left:9425;top:15813;width:391;height:20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391,200;0,200" o:connectangles="0,0,0"/>
                  </v:shape>
                  <v:shape id="Arc 4" o:spid="_x0000_s1053" style="position:absolute;left:-243;top:15313;width:1556;height:692;flip:x 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" path="m,nfc11929,,21600,9670,21600,21600em,nsc11929,,21600,9670,21600,21600l,21600,,xe" filled="f" strokeweight="1pt">
                    <v:path arrowok="t" o:extrusionok="f" o:connecttype="custom" o:connectlocs="0,0;1556,692;0,692" o:connectangles="0,0,0"/>
                  </v:shape>
                  <v:shape id="Arc 5" o:spid="_x0000_s1054" style="position:absolute;left:10485;top:15964;width:391;height:178;flip:y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" path="m,nfc11929,,21600,9670,21600,21600em,nsc11929,,21600,9670,21600,21600l,21600,,xe" filled="f" strokeweight="1pt">
                    <v:path arrowok="t" o:extrusionok="f" o:connecttype="custom" o:connectlocs="0,0;391,178;0,178" o:connectangles="0,0,0"/>
                  </v:shape>
                  <v:shape id="AutoShape 6" o:spid="_x0000_s1055" type="#_x0000_t32" style="position:absolute;left:10872;top:15969;width:103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" strokeweight="1pt"/>
                  <v:group id="Group 7" o:spid="_x0000_s1056" style="position:absolute;left:9819;top:15729;width:660;height:507" coordorigin="9819,15729" coordsize="660,5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  <v:shapetype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88" o:spid="_x0000_s1057" type="#_x0000_t4" style="position:absolute;left:9881;top:15729;width:536;height:5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" filled="f" strokecolor="black [3213]" strokeweight="1pt"/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90" o:spid="_x0000_s1058" type="#_x0000_t202" style="position:absolute;left:9819;top:15811;width:660;height:3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" filled="f" strokecolor="black [3213]" strokeweight="1pt">
                      <v:textbox inset="0,2.16pt,0,0">
                        <w:txbxContent>
                          <w:p w:rsidR="00D015CF" w:rsidRPr="007915B8" w:rsidRDefault="00D015CF">
                            <w:pPr>
                              <w:spacing w:after="0" w:line="240" w:lineRule="auto"/>
                              <w:jc w:val="center"/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</w:pP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007754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instrText xml:space="preserve"> PAGE   \* MERGEFORMAT </w:instrText>
                            </w:r>
                            <w:r w:rsidRPr="007915B8">
                              <w:rPr>
                                <w:rFonts w:asciiTheme="majorHAnsi" w:hAnsiTheme="majorHAnsi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="009D6631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t>297</w:t>
                            </w:r>
                            <w:r w:rsidRPr="007915B8">
                              <w:rPr>
                                <w:rFonts w:asciiTheme="majorHAnsi" w:hAnsiTheme="majorHAnsi"/>
                                <w:noProof/>
                                <w:sz w:val="18"/>
                                <w:szCs w:val="18"/>
                              </w:rPr>
                              <w:fldChar w:fldCharType="end"/>
                            </w:r>
                          </w:p>
                        </w:txbxContent>
                      </v:textbox>
                    </v:shape>
                    <v:group id="Group 91" o:spid="_x0000_s1059" style="position:absolute;left:9860;top:15749;width:571;height:451" coordorigin="1705,14935" coordsize="682,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    <v:shape id="AutoShape 92" o:spid="_x0000_s1060" style="position:absolute;left:1782;top:14858;width:375;height:530;rotation:-90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  <v:shape id="AutoShape 93" o:spid="_x0000_s1061" style="position:absolute;left:1934;top:14858;width:375;height:530;rotation:-90;flip:x;visibility:visible;mso-wrap-style:square;v-text-anchor:top" coordsize="21600,216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" path="m,l5400,21600r10800,l21600,,,xe" filled="f" strokecolor="black [3213]" strokeweight="1pt">
                        <v:stroke joinstyle="miter"/>
                        <v:path o:connecttype="custom" o:connectlocs="6,7;3,13;1,7;3,0" o:connectangles="0,0,0,0" textboxrect="4493,4483,17107,17117"/>
                      </v:shape>
                    </v:group>
                  </v:group>
                </v:group>
              </w:pict>
            </mc:Fallback>
          </mc:AlternateConten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F77B9" w:rsidRDefault="00CF77B9" w:rsidP="000760E8">
      <w:pPr>
        <w:spacing w:after="0" w:line="240" w:lineRule="auto"/>
      </w:pPr>
      <w:r>
        <w:separator/>
      </w:r>
    </w:p>
  </w:footnote>
  <w:footnote w:type="continuationSeparator" w:id="0">
    <w:p w:rsidR="00CF77B9" w:rsidRDefault="00CF77B9" w:rsidP="000760E8">
      <w:pPr>
        <w:spacing w:after="0" w:line="240" w:lineRule="auto"/>
      </w:pPr>
      <w:r>
        <w:continuationSeparator/>
      </w:r>
    </w:p>
  </w:footnote>
  <w:footnote w:id="1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Hartono", "given" : "", "non-dropping-particle" : "", "parse-names" : false, "suffix" : "" }, { "dropping-particle" : "", "family" : "Redjeki", "given" : "Sri", "non-dropping-particle" : "", "parse-names" : false, "suffix" : "" } ], "edition" : "Cet.2", "id" : "ITEM-1", "issued" : { "date-parts" : [ [ "2007" ] ] }, "number-of-pages" : "Hal. 25", "publisher" : "Bayumedia Publishing", "publisher-place" : "Malang", "title" : "Hukum Ekonomi Indonesia", "type" : "book" }, "uris" : [ "http://www.mendeley.com/documents/?uuid=a584a220-8510-4694-a4e1-080cda9cfa46" ] } ], "mendeley" : { "formattedCitation" : "Hartono and Sri Redjeki, &lt;i&gt;Hukum Ekonomi Indonesia&lt;/i&gt;, Cet.2. (Malang: Bayumedia Publishing, 2007).", "plainTextFormattedCitation" : "Hartono and Sri Redjeki, Hukum Ekonomi Indonesia, Cet.2. (Malang: Bayumedia Publishing, 2007).", "previouslyFormattedCitation" : "Hartono and Sri Redjeki, &lt;i&gt;Hukum Ekonomi Indonesia&lt;/i&gt;, Cet.2. (Malang: Bayumedia Publishing, 2007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FE03CE">
        <w:rPr>
          <w:rFonts w:asciiTheme="majorBidi" w:hAnsiTheme="majorBidi" w:cstheme="majorBidi"/>
          <w:noProof/>
          <w:lang w:val="id-ID"/>
        </w:rPr>
        <w:t xml:space="preserve">Hartono and Sri Redjeki, </w:t>
      </w:r>
      <w:r w:rsidRPr="00FE03CE">
        <w:rPr>
          <w:rFonts w:asciiTheme="majorBidi" w:hAnsiTheme="majorBidi" w:cstheme="majorBidi"/>
          <w:i/>
          <w:noProof/>
          <w:lang w:val="id-ID"/>
        </w:rPr>
        <w:t>Hukum Ekonomi Indonesia</w:t>
      </w:r>
      <w:r w:rsidRPr="00FE03CE">
        <w:rPr>
          <w:rFonts w:asciiTheme="majorBidi" w:hAnsiTheme="majorBidi" w:cstheme="majorBidi"/>
          <w:noProof/>
          <w:lang w:val="id-ID"/>
        </w:rPr>
        <w:t>, Cet.2. (Malang: Bayumedia Publishing, 2007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2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Hartono", "given" : "", "non-dropping-particle" : "", "parse-names" : false, "suffix" : "" }, { "dropping-particle" : "", "family" : "Redjeki", "given" : "Sri", "non-dropping-particle" : "", "parse-names" : false, "suffix" : "" } ], "edition" : "Cet.2", "id" : "ITEM-1", "issued" : { "date-parts" : [ [ "2007" ] ] }, "number-of-pages" : "Hal. 25", "publisher" : "Bayumedia Publishing", "publisher-place" : "Malang", "title" : "Hukum Ekonomi Indonesia", "type" : "book" }, "uris" : [ "http://www.mendeley.com/documents/?uuid=a584a220-8510-4694-a4e1-080cda9cfa46" ] } ], "mendeley" : { "formattedCitation" : "Ibid.", "plainTextFormattedCitation" : "Ibid.", "previouslyFormattedCitation" : "Ibid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FE03CE">
        <w:rPr>
          <w:rFonts w:asciiTheme="majorBidi" w:hAnsiTheme="majorBidi" w:cstheme="majorBidi"/>
          <w:noProof/>
          <w:lang w:val="id-ID"/>
        </w:rPr>
        <w:t>Ibid.</w:t>
      </w:r>
      <w:r>
        <w:rPr>
          <w:rFonts w:asciiTheme="majorBidi" w:hAnsiTheme="majorBidi" w:cstheme="majorBidi"/>
          <w:lang w:val="id-ID"/>
        </w:rPr>
        <w:fldChar w:fldCharType="end"/>
      </w:r>
    </w:p>
  </w:footnote>
  <w:footnote w:id="3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Muttaqien Dadan", "given" : "", "non-dropping-particle" : "", "parse-names" : false, "suffix" : "" } ], "container-title" : "Jurnal Mimbar Hukum dan Peradilan", "id" : "ITEM-1", "issue" : "70", "issued" : { "date-parts" : [ [ "2010" ] ] }, "page" : "136", "title" : "Politik Hukum Pemerintah Republik Indonesia Terhadap Perbankan Syariah Pasca Disahkannya Undang-undang No. 21 Tahun 2008 tentang Perbankan Syariah", "type" : "article-journal" }, "uris" : [ "http://www.mendeley.com/documents/?uuid=e57ff760-3ca3-4f84-a3ce-4ac8eeaf89b4" ] } ], "mendeley" : { "formattedCitation" : "Muttaqien Dadan, \u201cPolitik Hukum Pemerintah Republik Indonesia Terhadap Perbankan Syariah Pasca Disahkannya Undang-Undang No. 21 Tahun 2008 Tentang Perbankan Syariah,\u201d &lt;i&gt;Jurnal Mimbar Hukum dan Peradilan&lt;/i&gt;, no. 70 (2010): 136.", "plainTextFormattedCitation" : "Muttaqien Dadan, \u201cPolitik Hukum Pemerintah Republik Indonesia Terhadap Perbankan Syariah Pasca Disahkannya Undang-Undang No. 21 Tahun 2008 Tentang Perbankan Syariah,\u201d Jurnal Mimbar Hukum dan Peradilan, no. 70 (2010): 136.", "previouslyFormattedCitation" : "Muttaqien Dadan, \u201cPolitik Hukum Pemerintah Republik Indonesia Terhadap Perbankan Syariah Pasca Disahkannya Undang-Undang No. 21 Tahun 2008 Tentang Perbankan Syariah,\u201d &lt;i&gt;Jurnal Mimbar Hukum dan Peradilan&lt;/i&gt;, no. 70 (2010): 136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984176">
        <w:rPr>
          <w:rFonts w:asciiTheme="majorBidi" w:hAnsiTheme="majorBidi" w:cstheme="majorBidi"/>
          <w:noProof/>
          <w:lang w:val="id-ID"/>
        </w:rPr>
        <w:t xml:space="preserve">Muttaqien Dadan, “Politik Hukum Pemerintah Republik Indonesia Terhadap Perbankan Syariah Pasca Disahkannya Undang-Undang No. 21 Tahun 2008 Tentang Perbankan Syariah,” </w:t>
      </w:r>
      <w:r w:rsidRPr="00984176">
        <w:rPr>
          <w:rFonts w:asciiTheme="majorBidi" w:hAnsiTheme="majorBidi" w:cstheme="majorBidi"/>
          <w:i/>
          <w:noProof/>
          <w:lang w:val="id-ID"/>
        </w:rPr>
        <w:t>Jurnal Mimbar Hukum dan Peradilan</w:t>
      </w:r>
      <w:r w:rsidRPr="00984176">
        <w:rPr>
          <w:rFonts w:asciiTheme="majorBidi" w:hAnsiTheme="majorBidi" w:cstheme="majorBidi"/>
          <w:noProof/>
          <w:lang w:val="id-ID"/>
        </w:rPr>
        <w:t>, no. 70 (2010): 136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4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Bernard Arief Sidharta", "given" : "", "non-dropping-particle" : "", "parse-names" : false, "suffix" : "" } ], "container-title" : "Metode Penelitian Hukum: Konstelasi dan Refleksi", "id" : "ITEM-1", "issued" : { "date-parts" : [ [ "2003" ] ] }, "page" : "Hal. 142", "publisher" : "Yayasan Obor Indonesia", "publisher-place" : "Jakarta", "title" : "Penelitian Hukum Normatif", "type" : "chapter" }, "uris" : [ "http://www.mendeley.com/documents/?uuid=3511cd99-6dbf-4d5b-89cf-e550f88152f7" ] } ], "mendeley" : { "formattedCitation" : "Bernard Arief Sidharta, \u201cPenelitian Hukum Normatif,\u201d in &lt;i&gt;Metode Penelitian Hukum: Konstelasi Dan Refleksi&lt;/i&gt; (Jakarta: Yayasan Obor Indonesia, 2003), Hal. 142.", "plainTextFormattedCitation" : "Bernard Arief Sidharta, \u201cPenelitian Hukum Normatif,\u201d in Metode Penelitian Hukum: Konstelasi Dan Refleksi (Jakarta: Yayasan Obor Indonesia, 2003), Hal. 142.", "previouslyFormattedCitation" : "Bernard Arief Sidharta, \u201cPenelitian Hukum Normatif,\u201d in &lt;i&gt;Metode Penelitian Hukum: Konstelasi Dan Refleksi&lt;/i&gt; (Jakarta: Yayasan Obor Indonesia, 2003), Hal. 142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FC3E52">
        <w:rPr>
          <w:rFonts w:asciiTheme="majorBidi" w:hAnsiTheme="majorBidi" w:cstheme="majorBidi"/>
          <w:noProof/>
          <w:lang w:val="id-ID"/>
        </w:rPr>
        <w:t xml:space="preserve">Bernard Arief Sidharta, “Penelitian Hukum Normatif,” in </w:t>
      </w:r>
      <w:r w:rsidRPr="00FC3E52">
        <w:rPr>
          <w:rFonts w:asciiTheme="majorBidi" w:hAnsiTheme="majorBidi" w:cstheme="majorBidi"/>
          <w:i/>
          <w:noProof/>
          <w:lang w:val="id-ID"/>
        </w:rPr>
        <w:t>Metode Penelitian Hukum: Konstelasi Dan Refleksi</w:t>
      </w:r>
      <w:r w:rsidRPr="00FC3E52">
        <w:rPr>
          <w:rFonts w:asciiTheme="majorBidi" w:hAnsiTheme="majorBidi" w:cstheme="majorBidi"/>
          <w:noProof/>
          <w:lang w:val="id-ID"/>
        </w:rPr>
        <w:t xml:space="preserve"> (Jakarta: Yayasan Obor Indonesia, 2003), Hal. 142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5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Muhammad Abdulkadir", "given" : "", "non-dropping-particle" : "", "parse-names" : false, "suffix" : "" } ], "id" : "ITEM-1", "issued" : { "date-parts" : [ [ "2004" ] ] }, "number-of-pages" : "Hal. 52", "publisher" : "PT Citra Aditya Bakti", "publisher-place" : "Bandung", "title" : "Hukum dan Penelitian Hukum", "type" : "book" }, "uris" : [ "http://www.mendeley.com/documents/?uuid=fce41b2d-f07a-4b38-bb6d-21bf9bab1c91" ] } ], "mendeley" : { "formattedCitation" : "Muhammad Abdulkadir, &lt;i&gt;Hukum Dan Penelitian Hukum&lt;/i&gt; (Bandung: PT Citra Aditya Bakti, 2004).", "plainTextFormattedCitation" : "Muhammad Abdulkadir, Hukum Dan Penelitian Hukum (Bandung: PT Citra Aditya Bakti, 2004).", "previouslyFormattedCitation" : "Muhammad Abdulkadir, &lt;i&gt;Hukum Dan Penelitian Hukum&lt;/i&gt; (Bandung: PT Citra Aditya Bakti, 2004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976A91">
        <w:rPr>
          <w:rFonts w:asciiTheme="majorBidi" w:hAnsiTheme="majorBidi" w:cstheme="majorBidi"/>
          <w:noProof/>
          <w:lang w:val="id-ID"/>
        </w:rPr>
        <w:t xml:space="preserve">Muhammad Abdulkadir, </w:t>
      </w:r>
      <w:r w:rsidRPr="00976A91">
        <w:rPr>
          <w:rFonts w:asciiTheme="majorBidi" w:hAnsiTheme="majorBidi" w:cstheme="majorBidi"/>
          <w:i/>
          <w:noProof/>
          <w:lang w:val="id-ID"/>
        </w:rPr>
        <w:t>Hukum Dan Penelitian Hukum</w:t>
      </w:r>
      <w:r w:rsidRPr="00976A91">
        <w:rPr>
          <w:rFonts w:asciiTheme="majorBidi" w:hAnsiTheme="majorBidi" w:cstheme="majorBidi"/>
          <w:noProof/>
          <w:lang w:val="id-ID"/>
        </w:rPr>
        <w:t xml:space="preserve"> (Bandung: PT Citra Aditya Bakti, 2004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6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Peter Mahmud Marzuki", "given" : "", "non-dropping-particle" : "", "parse-names" : false, "suffix" : "" } ], "id" : "ITEM-1", "issued" : { "date-parts" : [ [ "2009" ] ] }, "number-of-pages" : "Hal. 141", "publisher" : "Prenada Media Group", "publisher-place" : "Jakarta", "title" : "Penelitian Hukum", "type" : "book" }, "uris" : [ "http://www.mendeley.com/documents/?uuid=a8571354-f2cc-49fe-82de-1fd99683e21a" ] } ], "mendeley" : { "formattedCitation" : "Peter Mahmud Marzuki, &lt;i&gt;Penelitian Hukum&lt;/i&gt; (Jakarta: Prenada Media Group, 2009).", "plainTextFormattedCitation" : "Peter Mahmud Marzuki, Penelitian Hukum (Jakarta: Prenada Media Group, 2009).", "previouslyFormattedCitation" : "Peter Mahmud Marzuki, &lt;i&gt;Penelitian Hukum&lt;/i&gt; (Jakarta: Prenada Media Group, 2009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7CF5">
        <w:rPr>
          <w:rFonts w:asciiTheme="majorBidi" w:hAnsiTheme="majorBidi" w:cstheme="majorBidi"/>
          <w:noProof/>
          <w:lang w:val="id-ID"/>
        </w:rPr>
        <w:t xml:space="preserve">Peter Mahmud Marzuki, </w:t>
      </w:r>
      <w:r w:rsidRPr="00787CF5">
        <w:rPr>
          <w:rFonts w:asciiTheme="majorBidi" w:hAnsiTheme="majorBidi" w:cstheme="majorBidi"/>
          <w:i/>
          <w:noProof/>
          <w:lang w:val="id-ID"/>
        </w:rPr>
        <w:t>Penelitian Hukum</w:t>
      </w:r>
      <w:r w:rsidRPr="00787CF5">
        <w:rPr>
          <w:rFonts w:asciiTheme="majorBidi" w:hAnsiTheme="majorBidi" w:cstheme="majorBidi"/>
          <w:noProof/>
          <w:lang w:val="id-ID"/>
        </w:rPr>
        <w:t xml:space="preserve"> (Jakarta: Prenada Media Group, 2009).</w:t>
      </w:r>
      <w:r>
        <w:rPr>
          <w:rFonts w:asciiTheme="majorBidi" w:hAnsiTheme="majorBidi" w:cstheme="majorBidi"/>
          <w:lang w:val="id-ID"/>
        </w:rPr>
        <w:fldChar w:fldCharType="end"/>
      </w:r>
    </w:p>
  </w:footnote>
  <w:footnote w:id="7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Peter Mahmud Marzuki", "given" : "", "non-dropping-particle" : "", "parse-names" : false, "suffix" : "" } ], "id" : "ITEM-1", "issued" : { "date-parts" : [ [ "2009" ] ] }, "number-of-pages" : "Hal. 141", "publisher" : "Prenada Media Group", "publisher-place" : "Jakarta", "title" : "Penelitian Hukum", "type" : "book" }, "uris" : [ "http://www.mendeley.com/documents/?uuid=a8571354-f2cc-49fe-82de-1fd99683e21a" ] } ], "mendeley" : { "formattedCitation" : "Ibid.", "plainTextFormattedCitation" : "Ibid.", "previouslyFormattedCitation" : "Ibid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7CF5">
        <w:rPr>
          <w:rFonts w:asciiTheme="majorBidi" w:hAnsiTheme="majorBidi" w:cstheme="majorBidi"/>
          <w:noProof/>
          <w:lang w:val="id-ID"/>
        </w:rPr>
        <w:t>Ibid.</w:t>
      </w:r>
      <w:r>
        <w:rPr>
          <w:rFonts w:asciiTheme="majorBidi" w:hAnsiTheme="majorBidi" w:cstheme="majorBidi"/>
          <w:lang w:val="id-ID"/>
        </w:rPr>
        <w:fldChar w:fldCharType="end"/>
      </w:r>
    </w:p>
  </w:footnote>
  <w:footnote w:id="8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</w:rPr>
      </w:pPr>
      <w:r w:rsidRPr="005E7075">
        <w:rPr>
          <w:rStyle w:val="FootnoteReference"/>
          <w:rFonts w:asciiTheme="majorBidi" w:hAnsiTheme="majorBidi" w:cstheme="majorBidi"/>
        </w:rPr>
        <w:footnoteRef/>
      </w:r>
      <w:r w:rsidRPr="005E7075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author" : [ { "dropping-particle" : "", "family" : "Satjipto Rahardjo", "given" : "", "non-dropping-particle" : "", "parse-names" : false, "suffix" : "" } ], "container-title" : "Majalah Hukum Newsletter Nomor 59", "id" : "ITEM-1", "issued" : { "date-parts" : [ [ "2004", "12" ] ] }, "page" : "Hal. 1", "publisher-place" : "Jakarta", "title" : "Hukum Progresif (Penjelajahan Suatu Gagasan)", "type" : "article-magazine" }, "uris" : [ "http://www.mendeley.com/documents/?uuid=9cc1b320-0831-43ef-b3d7-8eb565482ea6" ] } ], "mendeley" : { "formattedCitation" : "Satjipto Rahardjo, \u201cHukum Progresif (Penjelajahan Suatu Gagasan),\u201d &lt;i&gt;Majalah Hukum Newsletter Nomor 59&lt;/i&gt; (Jakarta, December 2004).", "plainTextFormattedCitation" : "Satjipto Rahardjo, \u201cHukum Progresif (Penjelajahan Suatu Gagasan),\u201d Majalah Hukum Newsletter Nomor 59 (Jakarta, December 2004).", "previouslyFormattedCitation" : "Satjipto Rahardjo, \u201cHukum Progresif (Penjelajahan Suatu Gagasan),\u201d &lt;i&gt;Majalah Hukum Newsletter Nomor 59&lt;/i&gt; (Jakarta, December 2004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 w:rsidRPr="00787CF5">
        <w:rPr>
          <w:rFonts w:asciiTheme="majorBidi" w:hAnsiTheme="majorBidi" w:cstheme="majorBidi"/>
          <w:noProof/>
        </w:rPr>
        <w:t xml:space="preserve">Satjipto Rahardjo, “Hukum Progresif (Penjelajahan Suatu Gagasan),” </w:t>
      </w:r>
      <w:r w:rsidRPr="00787CF5">
        <w:rPr>
          <w:rFonts w:asciiTheme="majorBidi" w:hAnsiTheme="majorBidi" w:cstheme="majorBidi"/>
          <w:i/>
          <w:noProof/>
        </w:rPr>
        <w:t>Majalah Hukum Newsletter Nomor 59</w:t>
      </w:r>
      <w:r w:rsidRPr="00787CF5">
        <w:rPr>
          <w:rFonts w:asciiTheme="majorBidi" w:hAnsiTheme="majorBidi" w:cstheme="majorBidi"/>
          <w:noProof/>
        </w:rPr>
        <w:t xml:space="preserve"> (Jakarta, December 2004).</w:t>
      </w:r>
      <w:r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  <w:lang w:val="id-ID"/>
        </w:rPr>
        <w:t xml:space="preserve"> </w:t>
      </w:r>
    </w:p>
  </w:footnote>
  <w:footnote w:id="9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Puslitbang Hukum dan Peradilan MA", "given" : "", "non-dropping-particle" : "", "parse-names" : false, "suffix" : "" } ], "id" : "ITEM-1", "issued" : { "date-parts" : [ [ "2010" ] ] }, "number-of-pages" : "Hal. 45", "publisher-place" : "Bogor", "title" : "Sinkronisasi dan Harmonisasi Produk Regulasi Mahkamah Agung RI; Pengkajian Asas, Teori, Norma dan Praktik", "type" : "report" }, "uris" : [ "http://www.mendeley.com/documents/?uuid=c55efff5-e1a7-477a-8aff-aa9c10fe8174" ] } ], "mendeley" : { "formattedCitation" : "Puslitbang Hukum dan Peradilan MA, &lt;i&gt;Sinkronisasi Dan Harmonisasi Produk Regulasi Mahkamah Agung RI; Pengkajian Asas, Teori, Norma Dan Praktik&lt;/i&gt; (Bogor, 2010).", "plainTextFormattedCitation" : "Puslitbang Hukum dan Peradilan MA, Sinkronisasi Dan Harmonisasi Produk Regulasi Mahkamah Agung RI; Pengkajian Asas, Teori, Norma Dan Praktik (Bogor, 2010).", "previouslyFormattedCitation" : "Puslitbang Hukum dan Peradilan MA, &lt;i&gt;Sinkronisasi Dan Harmonisasi Produk Regulasi Mahkamah Agung RI; Pengkajian Asas, Teori, Norma Dan Praktik&lt;/i&gt; (Bogor, 2010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7CF5">
        <w:rPr>
          <w:rFonts w:asciiTheme="majorBidi" w:hAnsiTheme="majorBidi" w:cstheme="majorBidi"/>
          <w:noProof/>
          <w:lang w:val="id-ID"/>
        </w:rPr>
        <w:t xml:space="preserve">Puslitbang Hukum dan Peradilan MA, </w:t>
      </w:r>
      <w:r w:rsidRPr="00787CF5">
        <w:rPr>
          <w:rFonts w:asciiTheme="majorBidi" w:hAnsiTheme="majorBidi" w:cstheme="majorBidi"/>
          <w:i/>
          <w:noProof/>
          <w:lang w:val="id-ID"/>
        </w:rPr>
        <w:t>Sinkronisasi Dan Harmonisasi Produk Regulasi Mahkamah Agung RI; Pengkajian Asas, Teori, Norma Dan Praktik</w:t>
      </w:r>
      <w:r w:rsidRPr="00787CF5">
        <w:rPr>
          <w:rFonts w:asciiTheme="majorBidi" w:hAnsiTheme="majorBidi" w:cstheme="majorBidi"/>
          <w:noProof/>
          <w:lang w:val="id-ID"/>
        </w:rPr>
        <w:t xml:space="preserve"> (Bogor, 2010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10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Soemitra", "given" : "Andri", "non-dropping-particle" : "", "parse-names" : false, "suffix" : "" } ], "id" : "ITEM-1", "issued" : { "date-parts" : [ [ "2014" ] ] }, "number-of-pages" : "Hal. 80", "publisher" : "Kencana Prenada Group", "publisher-place" : "Jakarta", "title" : "Masa Depan Pasar Modal Syariah di Indonesia", "type" : "book" }, "uris" : [ "http://www.mendeley.com/documents/?uuid=7cecdfe9-ad38-4356-918e-20d982164b7a" ] } ], "mendeley" : { "formattedCitation" : "Andri Soemitra, &lt;i&gt;Masa Depan Pasar Modal Syariah Di Indonesia&lt;/i&gt; (Jakarta: Kencana Prenada Group, 2014).", "plainTextFormattedCitation" : "Andri Soemitra, Masa Depan Pasar Modal Syariah Di Indonesia (Jakarta: Kencana Prenada Group, 2014).", "previouslyFormattedCitation" : "Andri Soemitra, &lt;i&gt;Masa Depan Pasar Modal Syariah Di Indonesia&lt;/i&gt; (Jakarta: Kencana Prenada Group, 2014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7CF5">
        <w:rPr>
          <w:rFonts w:asciiTheme="majorBidi" w:hAnsiTheme="majorBidi" w:cstheme="majorBidi"/>
          <w:noProof/>
          <w:lang w:val="id-ID"/>
        </w:rPr>
        <w:t xml:space="preserve">Andri Soemitra, </w:t>
      </w:r>
      <w:r w:rsidRPr="00787CF5">
        <w:rPr>
          <w:rFonts w:asciiTheme="majorBidi" w:hAnsiTheme="majorBidi" w:cstheme="majorBidi"/>
          <w:i/>
          <w:noProof/>
          <w:lang w:val="id-ID"/>
        </w:rPr>
        <w:t>Masa Depan Pasar Modal Syariah Di Indonesia</w:t>
      </w:r>
      <w:r w:rsidRPr="00787CF5">
        <w:rPr>
          <w:rFonts w:asciiTheme="majorBidi" w:hAnsiTheme="majorBidi" w:cstheme="majorBidi"/>
          <w:noProof/>
          <w:lang w:val="id-ID"/>
        </w:rPr>
        <w:t xml:space="preserve"> (Jakarta: Kencana Prenada Group, 2014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eastAsia="Times New Roman" w:hAnsiTheme="majorBidi" w:cstheme="majorBidi"/>
          <w:lang w:val="id-ID"/>
        </w:rPr>
        <w:t xml:space="preserve"> </w:t>
      </w:r>
    </w:p>
  </w:footnote>
  <w:footnote w:id="11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Soemitra", "given" : "Andri", "non-dropping-particle" : "", "parse-names" : false, "suffix" : "" } ], "id" : "ITEM-1", "issued" : { "date-parts" : [ [ "2014" ] ] }, "number-of-pages" : "Hal. 80", "publisher" : "Kencana Prenada Group", "publisher-place" : "Jakarta", "title" : "Masa Depan Pasar Modal Syariah di Indonesia", "type" : "book" }, "uris" : [ "http://www.mendeley.com/documents/?uuid=7cecdfe9-ad38-4356-918e-20d982164b7a" ] } ], "mendeley" : { "formattedCitation" : "Ibid.", "plainTextFormattedCitation" : "Ibid.", "previouslyFormattedCitation" : "Ibid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7CF5">
        <w:rPr>
          <w:rFonts w:asciiTheme="majorBidi" w:hAnsiTheme="majorBidi" w:cstheme="majorBidi"/>
          <w:noProof/>
          <w:lang w:val="id-ID"/>
        </w:rPr>
        <w:t>Ibid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12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URL" : "www.ojk.go.id", "accessed" : { "date-parts" : [ [ "2015", "10", "1" ] ] }, "container-title" : "Otoritas Jasa Keuangan", "id" : "ITEM-1", "issued" : { "date-parts" : [ [ "2015" ] ] }, "title" : "Roadmap Pasar Modal Syariah", "type" : "webpage" }, "uris" : [ "http://www.mendeley.com/documents/?uuid=fecef2f6-ba08-46c7-bdbc-01456a7bbeb7" ] } ], "mendeley" : { "formattedCitation" : "\u201cRoadmap Pasar Modal Syariah,\u201d &lt;i&gt;Otoritas Jasa Keuangan&lt;/i&gt;, last modified 2015, accessed October 1, 2015, www.ojk.go.id.", "plainTextFormattedCitation" : "\u201cRoadmap Pasar Modal Syariah,\u201d Otoritas Jasa Keuangan, last modified 2015, accessed October 1, 2015, www.ojk.go.id.", "previouslyFormattedCitation" : "\u201cRoadmap Pasar Modal Syariah,\u201d &lt;i&gt;Otoritas Jasa Keuangan&lt;/i&gt;, last modified 2015, accessed October 1, 2015, www.ojk.go.id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 xml:space="preserve">“Roadmap Pasar Modal Syariah,” </w:t>
      </w:r>
      <w:r w:rsidRPr="00BF771E">
        <w:rPr>
          <w:rFonts w:asciiTheme="majorBidi" w:hAnsiTheme="majorBidi" w:cstheme="majorBidi"/>
          <w:i/>
          <w:noProof/>
          <w:lang w:val="id-ID"/>
        </w:rPr>
        <w:t>Otoritas Jasa Keuangan</w:t>
      </w:r>
      <w:r w:rsidRPr="00BF771E">
        <w:rPr>
          <w:rFonts w:asciiTheme="majorBidi" w:hAnsiTheme="majorBidi" w:cstheme="majorBidi"/>
          <w:noProof/>
          <w:lang w:val="id-ID"/>
        </w:rPr>
        <w:t>, last modified 2015, accessed October 1, 2015, www.ojk.go.id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13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</w:rPr>
      </w:pPr>
      <w:r w:rsidRPr="005E7075">
        <w:rPr>
          <w:rStyle w:val="FootnoteReference"/>
          <w:rFonts w:asciiTheme="majorBidi" w:hAnsiTheme="majorBidi" w:cstheme="majorBidi"/>
        </w:rPr>
        <w:footnoteRef/>
      </w:r>
      <w:r w:rsidRPr="005E7075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author" : [ { "dropping-particle" : "", "family" : "Nasarudin", "given" : "", "non-dropping-particle" : "", "parse-names" : false, "suffix" : "" }, { "dropping-particle" : "", "family" : "Irsan", "given" : "", "non-dropping-particle" : "", "parse-names" : false, "suffix" : "" }, { "dropping-particle" : "", "family" : "Indra", "given" : "Surya", "non-dropping-particle" : "", "parse-names" : false, "suffix" : "" } ], "id" : "ITEM-1", "issued" : { "date-parts" : [ [ "2006" ] ] }, "number-of-pages" : "Hal. 207", "publisher" : "Kencana Prenada Media Group", "publisher-place" : "Jakarta", "title" : "Aspek Hukum Pasar Modal Indonesia", "type" : "book" }, "uris" : [ "http://www.mendeley.com/documents/?uuid=5563b3b4-c080-45f2-8ac8-77c6214727ed" ] } ], "mendeley" : { "formattedCitation" : "Nasarudin, Irsan, and Surya Indra, &lt;i&gt;Aspek Hukum Pasar Modal Indonesia&lt;/i&gt; (Jakarta: Kencana Prenada Media Group, 2006).", "plainTextFormattedCitation" : "Nasarudin, Irsan, and Surya Indra, Aspek Hukum Pasar Modal Indonesia (Jakarta: Kencana Prenada Media Group, 2006).", "previouslyFormattedCitation" : "Nasarudin, Irsan, and Surya Indra, &lt;i&gt;Aspek Hukum Pasar Modal Indonesia&lt;/i&gt; (Jakarta: Kencana Prenada Media Group, 2006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 w:rsidRPr="00787CF5">
        <w:rPr>
          <w:rFonts w:asciiTheme="majorBidi" w:hAnsiTheme="majorBidi" w:cstheme="majorBidi"/>
          <w:noProof/>
        </w:rPr>
        <w:t xml:space="preserve">Nasarudin, Irsan, and Surya Indra, </w:t>
      </w:r>
      <w:r w:rsidRPr="00787CF5">
        <w:rPr>
          <w:rFonts w:asciiTheme="majorBidi" w:hAnsiTheme="majorBidi" w:cstheme="majorBidi"/>
          <w:i/>
          <w:noProof/>
        </w:rPr>
        <w:t>Aspek Hukum Pasar Modal Indonesia</w:t>
      </w:r>
      <w:r w:rsidRPr="00787CF5">
        <w:rPr>
          <w:rFonts w:asciiTheme="majorBidi" w:hAnsiTheme="majorBidi" w:cstheme="majorBidi"/>
          <w:noProof/>
        </w:rPr>
        <w:t xml:space="preserve"> (Jakarta: Kencana Prenada Media Group, 2006).</w:t>
      </w:r>
      <w:r>
        <w:rPr>
          <w:rFonts w:asciiTheme="majorBidi" w:hAnsiTheme="majorBidi" w:cstheme="majorBidi"/>
        </w:rPr>
        <w:fldChar w:fldCharType="end"/>
      </w:r>
    </w:p>
  </w:footnote>
  <w:footnote w:id="14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Soemitra", "given" : "Andri", "non-dropping-particle" : "", "parse-names" : false, "suffix" : "" } ], "id" : "ITEM-1", "issued" : { "date-parts" : [ [ "2014" ] ] }, "number-of-pages" : "Hal. 80", "publisher" : "Kencana Prenada Group", "publisher-place" : "Jakarta", "title" : "Masa Depan Pasar Modal Syariah di Indonesia", "type" : "book" }, "uris" : [ "http://www.mendeley.com/documents/?uuid=7cecdfe9-ad38-4356-918e-20d982164b7a" ] } ], "mendeley" : { "formattedCitation" : "Soemitra, &lt;i&gt;Masa Depan Pasar Modal Syariah Di Indonesia&lt;/i&gt;.", "plainTextFormattedCitation" : "Soemitra, Masa Depan Pasar Modal Syariah Di Indonesia.", "previouslyFormattedCitation" : "Soemitra, &lt;i&gt;Masa Depan Pasar Modal Syariah Di Indonesia&lt;/i&gt;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 xml:space="preserve">Soemitra, </w:t>
      </w:r>
      <w:r w:rsidRPr="00BF771E">
        <w:rPr>
          <w:rFonts w:asciiTheme="majorBidi" w:hAnsiTheme="majorBidi" w:cstheme="majorBidi"/>
          <w:i/>
          <w:noProof/>
          <w:lang w:val="id-ID"/>
        </w:rPr>
        <w:t>Masa Depan Pasar Modal Syariah Di Indonesia</w:t>
      </w:r>
      <w:r w:rsidRPr="00BF771E">
        <w:rPr>
          <w:rFonts w:asciiTheme="majorBidi" w:hAnsiTheme="majorBidi" w:cstheme="majorBidi"/>
          <w:noProof/>
          <w:lang w:val="id-ID"/>
        </w:rPr>
        <w:t>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15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URL" : "www.ojk.go.id", "accessed" : { "date-parts" : [ [ "2015", "10", "1" ] ] }, "container-title" : "Otoritas Jasa Keuangan", "id" : "ITEM-1", "issued" : { "date-parts" : [ [ "2015" ] ] }, "title" : "Roadmap Pasar Modal Syariah", "type" : "webpage" }, "uris" : [ "http://www.mendeley.com/documents/?uuid=fecef2f6-ba08-46c7-bdbc-01456a7bbeb7" ] } ], "mendeley" : { "formattedCitation" : "\u201cRoadmap Pasar Modal Syariah.\u201d", "plainTextFormattedCitation" : "\u201cRoadmap Pasar Modal Syariah.\u201d", "previouslyFormattedCitation" : "\u201cRoadmap Pasar Modal Syariah.\u201d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>“Roadmap Pasar Modal Syariah.”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16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Jenal Aripin", "given" : "", "non-dropping-particle" : "", "parse-names" : false, "suffix" : "" } ], "id" : "ITEM-1", "issued" : { "date-parts" : [ [ "2008" ] ] }, "number-of-pages" : "Hal. 110", "publisher" : "Prenada Media Group", "publisher-place" : "Jakarta", "title" : "Peradilan Agama dalam Bingkai reformasi Hukum di Indonesia", "type" : "book" }, "uris" : [ "http://www.mendeley.com/documents/?uuid=af4493c4-2c99-413d-8f39-83543583b87e" ] } ], "mendeley" : { "formattedCitation" : "Jenal Aripin, &lt;i&gt;Peradilan Agama Dalam Bingkai Reformasi Hukum Di Indonesia&lt;/i&gt; (Jakarta: Prenada Media Group, 2008).", "plainTextFormattedCitation" : "Jenal Aripin, Peradilan Agama Dalam Bingkai Reformasi Hukum Di Indonesia (Jakarta: Prenada Media Group, 2008).", "previouslyFormattedCitation" : "Jenal Aripin, &lt;i&gt;Peradilan Agama Dalam Bingkai Reformasi Hukum Di Indonesia&lt;/i&gt; (Jakarta: Prenada Media Group, 2008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 xml:space="preserve">Jenal Aripin, </w:t>
      </w:r>
      <w:r w:rsidRPr="00BF771E">
        <w:rPr>
          <w:rFonts w:asciiTheme="majorBidi" w:hAnsiTheme="majorBidi" w:cstheme="majorBidi"/>
          <w:i/>
          <w:noProof/>
          <w:lang w:val="id-ID"/>
        </w:rPr>
        <w:t>Peradilan Agama Dalam Bingkai Reformasi Hukum Di Indonesia</w:t>
      </w:r>
      <w:r w:rsidRPr="00BF771E">
        <w:rPr>
          <w:rFonts w:asciiTheme="majorBidi" w:hAnsiTheme="majorBidi" w:cstheme="majorBidi"/>
          <w:noProof/>
          <w:lang w:val="id-ID"/>
        </w:rPr>
        <w:t xml:space="preserve"> (Jakarta: Prenada Media Group, 2008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17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Abdul Ghofur Anshori", "given" : "", "non-dropping-particle" : "", "parse-names" : false, "suffix" : "" } ], "id" : "ITEM-1", "issued" : { "date-parts" : [ [ "2007" ] ] }, "number-of-pages" : "Hal. 51", "publisher" : "UII Press", "publisher-place" : "Yogyakarta", "title" : "Peradilan Agama Di indonesia Pasca UU No. 3 Tahun 2006, Sejarah Kedudukan dan Kewenangan", "type" : "book" }, "uris" : [ "http://www.mendeley.com/documents/?uuid=2075e3a7-01bf-406d-be23-a158d03d305f" ] } ], "mendeley" : { "formattedCitation" : "Abdul Ghofur Anshori, &lt;i&gt;Peradilan Agama Di Indonesia Pasca UU No. 3 Tahun 2006, Sejarah Kedudukan Dan Kewenangan&lt;/i&gt; (Yogyakarta: UII Press, 2007).", "plainTextFormattedCitation" : "Abdul Ghofur Anshori, Peradilan Agama Di Indonesia Pasca UU No. 3 Tahun 2006, Sejarah Kedudukan Dan Kewenangan (Yogyakarta: UII Press, 2007).", "previouslyFormattedCitation" : "Abdul Ghofur Anshori, &lt;i&gt;Peradilan Agama Di Indonesia Pasca UU No. 3 Tahun 2006, Sejarah Kedudukan Dan Kewenangan&lt;/i&gt; (Yogyakarta: UII Press, 2007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 xml:space="preserve">Abdul Ghofur Anshori, </w:t>
      </w:r>
      <w:r w:rsidRPr="00BF771E">
        <w:rPr>
          <w:rFonts w:asciiTheme="majorBidi" w:hAnsiTheme="majorBidi" w:cstheme="majorBidi"/>
          <w:i/>
          <w:noProof/>
          <w:lang w:val="id-ID"/>
        </w:rPr>
        <w:t>Peradilan Agama Di Indonesia Pasca UU No. 3 Tahun 2006, Sejarah Kedudukan Dan Kewenangan</w:t>
      </w:r>
      <w:r w:rsidRPr="00BF771E">
        <w:rPr>
          <w:rFonts w:asciiTheme="majorBidi" w:hAnsiTheme="majorBidi" w:cstheme="majorBidi"/>
          <w:noProof/>
          <w:lang w:val="id-ID"/>
        </w:rPr>
        <w:t xml:space="preserve"> (Yogyakarta: UII Press, 2007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</w:p>
  </w:footnote>
  <w:footnote w:id="18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Abdul Ghofur Anshori", "given" : "", "non-dropping-particle" : "", "parse-names" : false, "suffix" : "" } ], "id" : "ITEM-1", "issued" : { "date-parts" : [ [ "2007" ] ] }, "number-of-pages" : "Hal. 51", "publisher" : "UII Press", "publisher-place" : "Yogyakarta", "title" : "Peradilan Agama Di indonesia Pasca UU No. 3 Tahun 2006, Sejarah Kedudukan dan Kewenangan", "type" : "book" }, "uris" : [ "http://www.mendeley.com/documents/?uuid=2075e3a7-01bf-406d-be23-a158d03d305f" ] } ], "mendeley" : { "formattedCitation" : "Ibid.", "plainTextFormattedCitation" : "Ibid.", "previouslyFormattedCitation" : "Ibid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>Ibid.</w:t>
      </w:r>
      <w:r>
        <w:rPr>
          <w:rFonts w:asciiTheme="majorBidi" w:hAnsiTheme="majorBidi" w:cstheme="majorBidi"/>
          <w:lang w:val="id-ID"/>
        </w:rPr>
        <w:fldChar w:fldCharType="end"/>
      </w:r>
    </w:p>
  </w:footnote>
  <w:footnote w:id="19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Usman", "given" : "Rachmadi", "non-dropping-particle" : "", "parse-names" : false, "suffix" : "" } ], "id" : "ITEM-1", "issued" : { "date-parts" : [ [ "2003" ] ] }, "number-of-pages" : "Hal. 2", "publisher" : "PT. Citra Aditya Bakti", "publisher-place" : "Bandung", "title" : "Pilihan Penyelesaian Sengketa Di Luar Pengadilan", "type" : "book" }, "uris" : [ "http://www.mendeley.com/documents/?uuid=be59721a-81fa-47b9-9883-f331c8f38a8e" ] } ], "mendeley" : { "formattedCitation" : "Rachmadi Usman, &lt;i&gt;Pilihan Penyelesaian Sengketa Di Luar Pengadilan&lt;/i&gt; (Bandung: PT. Citra Aditya Bakti, 2003).", "plainTextFormattedCitation" : "Rachmadi Usman, Pilihan Penyelesaian Sengketa Di Luar Pengadilan (Bandung: PT. Citra Aditya Bakti, 2003).", "previouslyFormattedCitation" : "Rachmadi Usman, &lt;i&gt;Pilihan Penyelesaian Sengketa Di Luar Pengadilan&lt;/i&gt; (Bandung: PT. Citra Aditya Bakti, 2003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 xml:space="preserve">Rachmadi Usman, </w:t>
      </w:r>
      <w:r w:rsidRPr="00BF771E">
        <w:rPr>
          <w:rFonts w:asciiTheme="majorBidi" w:hAnsiTheme="majorBidi" w:cstheme="majorBidi"/>
          <w:i/>
          <w:noProof/>
          <w:lang w:val="id-ID"/>
        </w:rPr>
        <w:t>Pilihan Penyelesaian Sengketa Di Luar Pengadilan</w:t>
      </w:r>
      <w:r w:rsidRPr="00BF771E">
        <w:rPr>
          <w:rFonts w:asciiTheme="majorBidi" w:hAnsiTheme="majorBidi" w:cstheme="majorBidi"/>
          <w:noProof/>
          <w:lang w:val="id-ID"/>
        </w:rPr>
        <w:t xml:space="preserve"> (Bandung: PT. Citra Aditya Bakti, 2003).</w:t>
      </w:r>
      <w:r>
        <w:rPr>
          <w:rFonts w:asciiTheme="majorBidi" w:hAnsiTheme="majorBidi" w:cstheme="majorBidi"/>
          <w:lang w:val="id-ID"/>
        </w:rPr>
        <w:fldChar w:fldCharType="end"/>
      </w:r>
      <w:r>
        <w:rPr>
          <w:rFonts w:asciiTheme="majorBidi" w:hAnsiTheme="majorBidi" w:cstheme="majorBidi"/>
          <w:lang w:val="id-ID"/>
        </w:rPr>
        <w:t xml:space="preserve"> </w:t>
      </w:r>
    </w:p>
  </w:footnote>
  <w:footnote w:id="20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</w:rPr>
      </w:pPr>
      <w:r w:rsidRPr="005E7075">
        <w:rPr>
          <w:rStyle w:val="FootnoteReference"/>
          <w:rFonts w:asciiTheme="majorBidi" w:hAnsiTheme="majorBidi" w:cstheme="majorBidi"/>
        </w:rPr>
        <w:footnoteRef/>
      </w:r>
      <w:r w:rsidRPr="005E7075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author" : [ { "dropping-particle" : "", "family" : "Margono", "given" : "Suyud", "non-dropping-particle" : "", "parse-names" : false, "suffix" : "" } ], "id" : "ITEM-1", "issued" : { "date-parts" : [ [ "2004" ] ] }, "number-of-pages" : "Hal. 22-23", "publisher" : "Ghalia Indonesia", "publisher-place" : "Jakarta", "title" : "ADR &amp; Arbitrase Proses Pelembagaan dan Aspek Hukum", "type" : "book" }, "uris" : [ "http://www.mendeley.com/documents/?uuid=8de08926-19c2-4311-ad75-1507f69362fd" ] } ], "mendeley" : { "formattedCitation" : "Suyud Margono, &lt;i&gt;ADR &amp; Arbitrase Proses Pelembagaan Dan Aspek Hukum&lt;/i&gt; (Jakarta: Ghalia Indonesia, 2004).", "plainTextFormattedCitation" : "Suyud Margono, ADR &amp; Arbitrase Proses Pelembagaan Dan Aspek Hukum (Jakarta: Ghalia Indonesia, 2004).", "previouslyFormattedCitation" : "Suyud Margono, &lt;i&gt;ADR &amp; Arbitrase Proses Pelembagaan Dan Aspek Hukum&lt;/i&gt; (Jakarta: Ghalia Indonesia, 2004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 w:rsidRPr="00BF771E">
        <w:rPr>
          <w:rFonts w:asciiTheme="majorBidi" w:hAnsiTheme="majorBidi" w:cstheme="majorBidi"/>
          <w:noProof/>
        </w:rPr>
        <w:t xml:space="preserve">Suyud Margono, </w:t>
      </w:r>
      <w:r w:rsidRPr="00BF771E">
        <w:rPr>
          <w:rFonts w:asciiTheme="majorBidi" w:hAnsiTheme="majorBidi" w:cstheme="majorBidi"/>
          <w:i/>
          <w:noProof/>
        </w:rPr>
        <w:t>ADR &amp; Arbitrase Proses Pelembagaan Dan Aspek Hukum</w:t>
      </w:r>
      <w:r w:rsidRPr="00BF771E">
        <w:rPr>
          <w:rFonts w:asciiTheme="majorBidi" w:hAnsiTheme="majorBidi" w:cstheme="majorBidi"/>
          <w:noProof/>
        </w:rPr>
        <w:t xml:space="preserve"> (Jakarta: Ghalia Indonesia, 2004).</w:t>
      </w:r>
      <w:r>
        <w:rPr>
          <w:rFonts w:asciiTheme="majorBidi" w:hAnsiTheme="majorBidi" w:cstheme="majorBidi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21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Usman", "given" : "Rachmadi", "non-dropping-particle" : "", "parse-names" : false, "suffix" : "" } ], "id" : "ITEM-1", "issued" : { "date-parts" : [ [ "2003" ] ] }, "number-of-pages" : "Hal. 2", "publisher" : "PT. Citra Aditya Bakti", "publisher-place" : "Bandung", "title" : "Pilihan Penyelesaian Sengketa Di Luar Pengadilan", "type" : "book" }, "uris" : [ "http://www.mendeley.com/documents/?uuid=be59721a-81fa-47b9-9883-f331c8f38a8e" ] } ], "mendeley" : { "formattedCitation" : "Usman, &lt;i&gt;Pilihan Penyelesaian Sengketa Di Luar Pengadilan&lt;/i&gt;.", "plainTextFormattedCitation" : "Usman, Pilihan Penyelesaian Sengketa Di Luar Pengadilan.", "previouslyFormattedCitation" : "Usman, &lt;i&gt;Pilihan Penyelesaian Sengketa Di Luar Pengadilan&lt;/i&gt;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 xml:space="preserve">Usman, </w:t>
      </w:r>
      <w:r w:rsidRPr="00BF771E">
        <w:rPr>
          <w:rFonts w:asciiTheme="majorBidi" w:hAnsiTheme="majorBidi" w:cstheme="majorBidi"/>
          <w:i/>
          <w:noProof/>
          <w:lang w:val="id-ID"/>
        </w:rPr>
        <w:t>Pilihan Penyelesaian Sengketa Di Luar Pengadilan</w:t>
      </w:r>
      <w:r w:rsidRPr="00BF771E">
        <w:rPr>
          <w:rFonts w:asciiTheme="majorBidi" w:hAnsiTheme="majorBidi" w:cstheme="majorBidi"/>
          <w:noProof/>
          <w:lang w:val="id-ID"/>
        </w:rPr>
        <w:t>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22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Gautama", "given" : "Sudargo", "non-dropping-particle" : "", "parse-names" : false, "suffix" : "" } ], "id" : "ITEM-1", "issued" : { "date-parts" : [ [ "1999" ] ] }, "number-of-pages" : "Hal. 2", "publisher" : "Citra Aditya Bakti", "publisher-place" : "Bandung", "title" : "Undang-Undang Arbitrase Baru 1999", "type" : "book" }, "uris" : [ "http://www.mendeley.com/documents/?uuid=2b6d4649-34cc-4a21-99f7-5647a9691e88" ] } ], "mendeley" : { "formattedCitation" : "Sudargo Gautama, &lt;i&gt;Undang-Undang Arbitrase Baru 1999&lt;/i&gt; (Bandung: Citra Aditya Bakti, 1999).", "plainTextFormattedCitation" : "Sudargo Gautama, Undang-Undang Arbitrase Baru 1999 (Bandung: Citra Aditya Bakti, 1999).", "previouslyFormattedCitation" : "Sudargo Gautama, &lt;i&gt;Undang-Undang Arbitrase Baru 1999&lt;/i&gt; (Bandung: Citra Aditya Bakti, 1999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BF771E">
        <w:rPr>
          <w:rFonts w:asciiTheme="majorBidi" w:hAnsiTheme="majorBidi" w:cstheme="majorBidi"/>
          <w:noProof/>
          <w:lang w:val="id-ID"/>
        </w:rPr>
        <w:t xml:space="preserve">Sudargo Gautama, </w:t>
      </w:r>
      <w:r w:rsidRPr="00BF771E">
        <w:rPr>
          <w:rFonts w:asciiTheme="majorBidi" w:hAnsiTheme="majorBidi" w:cstheme="majorBidi"/>
          <w:i/>
          <w:noProof/>
          <w:lang w:val="id-ID"/>
        </w:rPr>
        <w:t>Undang-Undang Arbitrase Baru 1999</w:t>
      </w:r>
      <w:r w:rsidRPr="00BF771E">
        <w:rPr>
          <w:rFonts w:asciiTheme="majorBidi" w:hAnsiTheme="majorBidi" w:cstheme="majorBidi"/>
          <w:noProof/>
          <w:lang w:val="id-ID"/>
        </w:rPr>
        <w:t xml:space="preserve"> (Bandung: Citra Aditya Bakti, 1999).</w:t>
      </w:r>
      <w:r>
        <w:rPr>
          <w:rFonts w:asciiTheme="majorBidi" w:hAnsiTheme="majorBidi" w:cstheme="majorBidi"/>
          <w:lang w:val="id-ID"/>
        </w:rPr>
        <w:fldChar w:fldCharType="end"/>
      </w:r>
      <w:r>
        <w:rPr>
          <w:rFonts w:asciiTheme="majorBidi" w:hAnsiTheme="majorBidi" w:cstheme="majorBidi"/>
          <w:lang w:val="id-ID"/>
        </w:rPr>
        <w:t xml:space="preserve"> </w:t>
      </w:r>
    </w:p>
  </w:footnote>
  <w:footnote w:id="23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Margono", "given" : "Suyud", "non-dropping-particle" : "", "parse-names" : false, "suffix" : "" } ], "id" : "ITEM-1", "issued" : { "date-parts" : [ [ "2004" ] ] }, "number-of-pages" : "Hal. 22-23", "publisher" : "Ghalia Indonesia", "publisher-place" : "Jakarta", "title" : "ADR &amp; Arbitrase Proses Pelembagaan dan Aspek Hukum", "type" : "book" }, "uris" : [ "http://www.mendeley.com/documents/?uuid=8de08926-19c2-4311-ad75-1507f69362fd" ] } ], "mendeley" : { "formattedCitation" : "Margono, &lt;i&gt;ADR &amp; Arbitrase Proses Pelembagaan Dan Aspek Hukum&lt;/i&gt;.", "plainTextFormattedCitation" : "Margono, ADR &amp; Arbitrase Proses Pelembagaan Dan Aspek Hukum.", "previouslyFormattedCitation" : "Margono, &lt;i&gt;ADR &amp; Arbitrase Proses Pelembagaan Dan Aspek Hukum&lt;/i&gt;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Margono, </w:t>
      </w:r>
      <w:r w:rsidRPr="00786DF3">
        <w:rPr>
          <w:rFonts w:asciiTheme="majorBidi" w:hAnsiTheme="majorBidi" w:cstheme="majorBidi"/>
          <w:i/>
          <w:noProof/>
          <w:lang w:val="id-ID"/>
        </w:rPr>
        <w:t>ADR &amp; Arbitrase Proses Pelembagaan Dan Aspek Hukum</w:t>
      </w:r>
      <w:r w:rsidRPr="00786DF3">
        <w:rPr>
          <w:rFonts w:asciiTheme="majorBidi" w:hAnsiTheme="majorBidi" w:cstheme="majorBidi"/>
          <w:noProof/>
          <w:lang w:val="id-ID"/>
        </w:rPr>
        <w:t>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i/>
          <w:iCs/>
          <w:lang w:val="id-ID"/>
        </w:rPr>
        <w:t xml:space="preserve"> </w:t>
      </w:r>
    </w:p>
  </w:footnote>
  <w:footnote w:id="24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Basarah", "given" : "Moch", "non-dropping-particle" : "", "parse-names" : false, "suffix" : "" } ], "id" : "ITEM-1", "issued" : { "date-parts" : [ [ "2011" ] ] }, "number-of-pages" : "Hal. 40", "publisher" : "Genta Publishing", "publisher-place" : "Yogyakarta", "title" : "Prosedur Alternatif Penyelesaian Sengketa Arbitrase Tradisional dan Modern (Online)", "type" : "book" }, "uris" : [ "http://www.mendeley.com/documents/?uuid=9fb6ce92-d6e9-476b-8a26-0a2f5f7707f8" ] } ], "mendeley" : { "formattedCitation" : "Moch Basarah, &lt;i&gt;Prosedur Alternatif Penyelesaian Sengketa Arbitrase Tradisional Dan Modern (Online)&lt;/i&gt; (Yogyakarta: Genta Publishing, 2011).", "plainTextFormattedCitation" : "Moch Basarah, Prosedur Alternatif Penyelesaian Sengketa Arbitrase Tradisional Dan Modern (Online) (Yogyakarta: Genta Publishing, 2011).", "previouslyFormattedCitation" : "Moch Basarah, &lt;i&gt;Prosedur Alternatif Penyelesaian Sengketa Arbitrase Tradisional Dan Modern (Online)&lt;/i&gt; (Yogyakarta: Genta Publishing, 2011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Moch Basarah, </w:t>
      </w:r>
      <w:r w:rsidRPr="00786DF3">
        <w:rPr>
          <w:rFonts w:asciiTheme="majorBidi" w:hAnsiTheme="majorBidi" w:cstheme="majorBidi"/>
          <w:i/>
          <w:noProof/>
          <w:lang w:val="id-ID"/>
        </w:rPr>
        <w:t>Prosedur Alternatif Penyelesaian Sengketa Arbitrase Tradisional Dan Modern (Online)</w:t>
      </w:r>
      <w:r w:rsidRPr="00786DF3">
        <w:rPr>
          <w:rFonts w:asciiTheme="majorBidi" w:hAnsiTheme="majorBidi" w:cstheme="majorBidi"/>
          <w:noProof/>
          <w:lang w:val="id-ID"/>
        </w:rPr>
        <w:t xml:space="preserve"> (Yogyakarta: Genta Publishing, 2011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Style w:val="FootnoteReference"/>
          <w:rFonts w:asciiTheme="majorBidi" w:hAnsiTheme="majorBidi" w:cstheme="majorBidi"/>
          <w:lang w:val="id-ID"/>
        </w:rPr>
        <w:t xml:space="preserve"> </w:t>
      </w:r>
    </w:p>
  </w:footnote>
  <w:footnote w:id="25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Winarta", "given" : "Frans Hendra", "non-dropping-particle" : "", "parse-names" : false, "suffix" : "" } ], "id" : "ITEM-1", "issued" : { "date-parts" : [ [ "2012" ] ] }, "number-of-pages" : "Hal. 1-2", "publisher" : "Sinar Grafika", "publisher-place" : "Jakarta", "title" : "Hukum Penyelesaian Sengketa", "type" : "book" }, "uris" : [ "http://www.mendeley.com/documents/?uuid=aad5d41c-8933-48b1-abe8-428def689577" ] } ], "mendeley" : { "formattedCitation" : "Frans Hendra Winarta, &lt;i&gt;Hukum Penyelesaian Sengketa&lt;/i&gt; (Jakarta: Sinar Grafika, 2012).", "plainTextFormattedCitation" : "Frans Hendra Winarta, Hukum Penyelesaian Sengketa (Jakarta: Sinar Grafika, 2012).", "previouslyFormattedCitation" : "Frans Hendra Winarta, &lt;i&gt;Hukum Penyelesaian Sengketa&lt;/i&gt; (Jakarta: Sinar Grafika, 2012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Frans Hendra Winarta, </w:t>
      </w:r>
      <w:r w:rsidRPr="00786DF3">
        <w:rPr>
          <w:rFonts w:asciiTheme="majorBidi" w:hAnsiTheme="majorBidi" w:cstheme="majorBidi"/>
          <w:i/>
          <w:noProof/>
          <w:lang w:val="id-ID"/>
        </w:rPr>
        <w:t>Hukum Penyelesaian Sengketa</w:t>
      </w:r>
      <w:r w:rsidRPr="00786DF3">
        <w:rPr>
          <w:rFonts w:asciiTheme="majorBidi" w:hAnsiTheme="majorBidi" w:cstheme="majorBidi"/>
          <w:noProof/>
          <w:lang w:val="id-ID"/>
        </w:rPr>
        <w:t xml:space="preserve"> (Jakarta: Sinar Grafika, 2012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26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Usman", "given" : "Rachmadi", "non-dropping-particle" : "", "parse-names" : false, "suffix" : "" } ], "container-title" : "Jurnal Legitimitas", "id" : "ITEM-1", "issue" : "1", "issued" : { "date-parts" : [ [ "2012" ] ] }, "page" : "Hal. 8", "title" : "Prinsip Penyelesaian Sengketa Perbankan Syariah dalam Sistem Perbankan Syariah", "type" : "article-journal", "volume" : "Vol. !" }, "uris" : [ "http://www.mendeley.com/documents/?uuid=dabcd1ee-38f8-47b7-ba6d-2dd0e1a4aa85" ] } ], "mendeley" : { "formattedCitation" : "Rachmadi Usman, \u201cPrinsip Penyelesaian Sengketa Perbankan Syariah Dalam Sistem Perbankan Syariah,\u201d &lt;i&gt;Jurnal Legitimitas&lt;/i&gt; Vol.\u202f!, no. 1 (2012): Hal. 8.", "plainTextFormattedCitation" : "Rachmadi Usman, \u201cPrinsip Penyelesaian Sengketa Perbankan Syariah Dalam Sistem Perbankan Syariah,\u201d Jurnal Legitimitas Vol.\u202f!, no. 1 (2012): Hal. 8.", "previouslyFormattedCitation" : "Rachmadi Usman, \u201cPrinsip Penyelesaian Sengketa Perbankan Syariah Dalam Sistem Perbankan Syariah,\u201d &lt;i&gt;Jurnal Legitimitas&lt;/i&gt; Vol.\u202f!, no. 1 (2012): Hal. 8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Rachmadi Usman, “Prinsip Penyelesaian Sengketa Perbankan Syariah Dalam Sistem Perbankan Syariah,” </w:t>
      </w:r>
      <w:r w:rsidRPr="00786DF3">
        <w:rPr>
          <w:rFonts w:asciiTheme="majorBidi" w:hAnsiTheme="majorBidi" w:cstheme="majorBidi"/>
          <w:i/>
          <w:noProof/>
          <w:lang w:val="id-ID"/>
        </w:rPr>
        <w:t>Jurnal Legitimitas</w:t>
      </w:r>
      <w:r w:rsidRPr="00786DF3">
        <w:rPr>
          <w:rFonts w:asciiTheme="majorBidi" w:hAnsiTheme="majorBidi" w:cstheme="majorBidi"/>
          <w:noProof/>
          <w:lang w:val="id-ID"/>
        </w:rPr>
        <w:t xml:space="preserve"> Vol. !, no. 1 (2012): Hal. 8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27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URL" : "http://www.hukumonline.com/", "accessed" : { "date-parts" : [ [ "2014", "7", "1" ] ] }, "author" : [ { "dropping-particle" : "", "family" : "Kusumasari", "given" : "Diana", "non-dropping-particle" : "", "parse-names" : false, "suffix" : "" } ], "id" : "ITEM-1", "issued" : { "date-parts" : [ [ "2014" ] ] }, "title" : "Lingkup Kewenangan Pengadilan Niaga", "type" : "webpage" }, "uris" : [ "http://www.mendeley.com/documents/?uuid=1d64fe28-2ec9-42b0-8dc2-0781b8abd0ee" ] } ], "mendeley" : { "formattedCitation" : "Diana Kusumasari, \u201cLingkup Kewenangan Pengadilan Niaga,\u201d last modified 2014, accessed July 1, 2014, http://www.hukumonline.com/.", "plainTextFormattedCitation" : "Diana Kusumasari, \u201cLingkup Kewenangan Pengadilan Niaga,\u201d last modified 2014, accessed July 1, 2014, http://www.hukumonline.com/.", "previouslyFormattedCitation" : "Diana Kusumasari, \u201cLingkup Kewenangan Pengadilan Niaga,\u201d last modified 2014, accessed July 1, 2014, http://www.hukumonline.com/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>Diana Kusumasari, “Lingkup Kewenangan Pengadilan Niaga,” last modified 2014, accessed July 1, 2014, http://www.hukumonline.com/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28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Usman", "given" : "Rachmadi", "non-dropping-particle" : "", "parse-names" : false, "suffix" : "" } ], "id" : "ITEM-1", "issued" : { "date-parts" : [ [ "2003" ] ] }, "number-of-pages" : "Hal. 2", "publisher" : "PT. Citra Aditya Bakti", "publisher-place" : "Bandung", "title" : "Pilihan Penyelesaian Sengketa Di Luar Pengadilan", "type" : "book" }, "uris" : [ "http://www.mendeley.com/documents/?uuid=be59721a-81fa-47b9-9883-f331c8f38a8e" ] } ], "mendeley" : { "formattedCitation" : "Usman, &lt;i&gt;Pilihan Penyelesaian Sengketa Di Luar Pengadilan&lt;/i&gt;.", "plainTextFormattedCitation" : "Usman, Pilihan Penyelesaian Sengketa Di Luar Pengadilan.", "previouslyFormattedCitation" : "Usman, &lt;i&gt;Pilihan Penyelesaian Sengketa Di Luar Pengadilan&lt;/i&gt;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Usman, </w:t>
      </w:r>
      <w:r w:rsidRPr="00786DF3">
        <w:rPr>
          <w:rFonts w:asciiTheme="majorBidi" w:hAnsiTheme="majorBidi" w:cstheme="majorBidi"/>
          <w:i/>
          <w:noProof/>
          <w:lang w:val="id-ID"/>
        </w:rPr>
        <w:t>Pilihan Penyelesaian Sengketa Di Luar Pengadilan</w:t>
      </w:r>
      <w:r w:rsidRPr="00786DF3">
        <w:rPr>
          <w:rFonts w:asciiTheme="majorBidi" w:hAnsiTheme="majorBidi" w:cstheme="majorBidi"/>
          <w:noProof/>
          <w:lang w:val="id-ID"/>
        </w:rPr>
        <w:t>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29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Firdaus", "given" : "Dailimi", "non-dropping-particle" : "", "parse-names" : false, "suffix" : "" } ], "id" : "ITEM-1", "issued" : { "date-parts" : [ [ "2001" ] ] }, "number-of-pages" : "Hal. 115", "publisher" : "Citra Aditya Bakti", "publisher-place" : "Bandung", "title" : "Prospek Law Enforcement Arbitrase Di Indonesia, Dalam Prospek Pelaksanaan Arbitrase Di Indoneia", "type" : "book" }, "uris" : [ "http://www.mendeley.com/documents/?uuid=a293232d-fc54-406b-a6c6-bfa5dd6ecac3" ] } ], "mendeley" : { "formattedCitation" : "Dailimi Firdaus, &lt;i&gt;Prospek Law Enforcement Arbitrase Di Indonesia, Dalam Prospek Pelaksanaan Arbitrase Di Indoneia&lt;/i&gt; (Bandung: Citra Aditya Bakti, 2001).", "plainTextFormattedCitation" : "Dailimi Firdaus, Prospek Law Enforcement Arbitrase Di Indonesia, Dalam Prospek Pelaksanaan Arbitrase Di Indoneia (Bandung: Citra Aditya Bakti, 2001).", "previouslyFormattedCitation" : "Dailimi Firdaus, &lt;i&gt;Prospek Law Enforcement Arbitrase Di Indonesia, Dalam Prospek Pelaksanaan Arbitrase Di Indoneia&lt;/i&gt; (Bandung: Citra Aditya Bakti, 2001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Dailimi Firdaus, </w:t>
      </w:r>
      <w:r w:rsidRPr="00786DF3">
        <w:rPr>
          <w:rFonts w:asciiTheme="majorBidi" w:hAnsiTheme="majorBidi" w:cstheme="majorBidi"/>
          <w:i/>
          <w:noProof/>
          <w:lang w:val="id-ID"/>
        </w:rPr>
        <w:t>Prospek Law Enforcement Arbitrase Di Indonesia, Dalam Prospek Pelaksanaan Arbitrase Di Indoneia</w:t>
      </w:r>
      <w:r w:rsidRPr="00786DF3">
        <w:rPr>
          <w:rFonts w:asciiTheme="majorBidi" w:hAnsiTheme="majorBidi" w:cstheme="majorBidi"/>
          <w:noProof/>
          <w:lang w:val="id-ID"/>
        </w:rPr>
        <w:t xml:space="preserve"> (Bandung: Citra Aditya Bakti, 2001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30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Usman", "given" : "Rachmadi", "non-dropping-particle" : "", "parse-names" : false, "suffix" : "" } ], "id" : "ITEM-1", "issued" : { "date-parts" : [ [ "2003" ] ] }, "number-of-pages" : "Hal. 2", "publisher" : "PT. Citra Aditya Bakti", "publisher-place" : "Bandung", "title" : "Pilihan Penyelesaian Sengketa Di Luar Pengadilan", "type" : "book" }, "uris" : [ "http://www.mendeley.com/documents/?uuid=be59721a-81fa-47b9-9883-f331c8f38a8e" ] } ], "mendeley" : { "formattedCitation" : "Usman, &lt;i&gt;Pilihan Penyelesaian Sengketa Di Luar Pengadilan&lt;/i&gt;.", "plainTextFormattedCitation" : "Usman, Pilihan Penyelesaian Sengketa Di Luar Pengadilan.", "previouslyFormattedCitation" : "Usman, &lt;i&gt;Pilihan Penyelesaian Sengketa Di Luar Pengadilan&lt;/i&gt;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Usman, </w:t>
      </w:r>
      <w:r w:rsidRPr="00786DF3">
        <w:rPr>
          <w:rFonts w:asciiTheme="majorBidi" w:hAnsiTheme="majorBidi" w:cstheme="majorBidi"/>
          <w:i/>
          <w:noProof/>
          <w:lang w:val="id-ID"/>
        </w:rPr>
        <w:t>Pilihan Penyelesaian Sengketa Di Luar Pengadilan</w:t>
      </w:r>
      <w:r w:rsidRPr="00786DF3">
        <w:rPr>
          <w:rFonts w:asciiTheme="majorBidi" w:hAnsiTheme="majorBidi" w:cstheme="majorBidi"/>
          <w:noProof/>
          <w:lang w:val="id-ID"/>
        </w:rPr>
        <w:t>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31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Tim Penyusun Kamus Pusat Pembinaan dan Pengembangan Bahasa", "given" : "", "non-dropping-particle" : "", "parse-names" : false, "suffix" : "" } ], "id" : "ITEM-1", "issued" : { "date-parts" : [ [ "2007" ] ] }, "number-of-pages" : "Hal. 47", "publisher" : "Departemen Pendidikan dan Kebudayaan", "publisher-place" : "Jakarta", "title" : "Kamus Besar Bahasa Indonesia", "type" : "book" }, "uris" : [ "http://www.mendeley.com/documents/?uuid=9c93d856-4d02-4606-87fb-f05fa62ee7c1" ] } ], "mendeley" : { "formattedCitation" : "Tim Penyusun Kamus Pusat Pembinaan dan Pengembangan Bahasa, &lt;i&gt;Kamus Besar Bahasa Indonesia&lt;/i&gt; (Jakarta: Departemen Pendidikan dan Kebudayaan, 2007).", "plainTextFormattedCitation" : "Tim Penyusun Kamus Pusat Pembinaan dan Pengembangan Bahasa, Kamus Besar Bahasa Indonesia (Jakarta: Departemen Pendidikan dan Kebudayaan, 2007).", "previouslyFormattedCitation" : "Tim Penyusun Kamus Pusat Pembinaan dan Pengembangan Bahasa, &lt;i&gt;Kamus Besar Bahasa Indonesia&lt;/i&gt; (Jakarta: Departemen Pendidikan dan Kebudayaan, 2007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Tim Penyusun Kamus Pusat Pembinaan dan Pengembangan Bahasa, </w:t>
      </w:r>
      <w:r w:rsidRPr="00786DF3">
        <w:rPr>
          <w:rFonts w:asciiTheme="majorBidi" w:hAnsiTheme="majorBidi" w:cstheme="majorBidi"/>
          <w:i/>
          <w:noProof/>
          <w:lang w:val="id-ID"/>
        </w:rPr>
        <w:t>Kamus Besar Bahasa Indonesia</w:t>
      </w:r>
      <w:r w:rsidRPr="00786DF3">
        <w:rPr>
          <w:rFonts w:asciiTheme="majorBidi" w:hAnsiTheme="majorBidi" w:cstheme="majorBidi"/>
          <w:noProof/>
          <w:lang w:val="id-ID"/>
        </w:rPr>
        <w:t xml:space="preserve"> (Jakarta: Departemen Pendidikan dan Kebudayaan, 2007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32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R. Subekti", "given" : "", "non-dropping-particle" : "", "parse-names" : false, "suffix" : "" } ], "id" : "ITEM-1", "issued" : { "date-parts" : [ [ "1992" ] ] }, "number-of-pages" : "Hal. 1", "publisher" : "Binacipta Subekti", "publisher-place" : "Bandung", "title" : "Arbitrase Perdagangan", "type" : "book" }, "uris" : [ "http://www.mendeley.com/documents/?uuid=3278481d-b6b3-4155-8ac9-89220cc717cf" ] } ], "mendeley" : { "formattedCitation" : "R. Subekti, &lt;i&gt;Arbitrase Perdagangan&lt;/i&gt; (Bandung: Binacipta Subekti, 1992).", "plainTextFormattedCitation" : "R. Subekti, Arbitrase Perdagangan (Bandung: Binacipta Subekti, 1992).", "previouslyFormattedCitation" : "R. Subekti, &lt;i&gt;Arbitrase Perdagangan&lt;/i&gt; (Bandung: Binacipta Subekti, 1992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786DF3">
        <w:rPr>
          <w:rFonts w:asciiTheme="majorBidi" w:hAnsiTheme="majorBidi" w:cstheme="majorBidi"/>
          <w:noProof/>
          <w:lang w:val="id-ID"/>
        </w:rPr>
        <w:t xml:space="preserve">R. Subekti, </w:t>
      </w:r>
      <w:r w:rsidRPr="00786DF3">
        <w:rPr>
          <w:rFonts w:asciiTheme="majorBidi" w:hAnsiTheme="majorBidi" w:cstheme="majorBidi"/>
          <w:i/>
          <w:noProof/>
          <w:lang w:val="id-ID"/>
        </w:rPr>
        <w:t>Arbitrase Perdagangan</w:t>
      </w:r>
      <w:r w:rsidRPr="00786DF3">
        <w:rPr>
          <w:rFonts w:asciiTheme="majorBidi" w:hAnsiTheme="majorBidi" w:cstheme="majorBidi"/>
          <w:noProof/>
          <w:lang w:val="id-ID"/>
        </w:rPr>
        <w:t xml:space="preserve"> (Bandung: Binacipta Subekti, 1992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  <w:footnote w:id="33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Usman", "given" : "Rachmadi", "non-dropping-particle" : "", "parse-names" : false, "suffix" : "" } ], "id" : "ITEM-1", "issued" : { "date-parts" : [ [ "2003" ] ] }, "number-of-pages" : "Hal. 2", "publisher" : "PT. Citra Aditya Bakti", "publisher-place" : "Bandung", "title" : "Pilihan Penyelesaian Sengketa Di Luar Pengadilan", "type" : "book" }, "uris" : [ "http://www.mendeley.com/documents/?uuid=be59721a-81fa-47b9-9883-f331c8f38a8e" ] } ], "mendeley" : { "formattedCitation" : "Usman, &lt;i&gt;Pilihan Penyelesaian Sengketa Di Luar Pengadilan&lt;/i&gt;.", "plainTextFormattedCitation" : "Usman, Pilihan Penyelesaian Sengketa Di Luar Pengadilan.", "previouslyFormattedCitation" : "Usman, &lt;i&gt;Pilihan Penyelesaian Sengketa Di Luar Pengadilan&lt;/i&gt;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CD4983">
        <w:rPr>
          <w:rFonts w:asciiTheme="majorBidi" w:hAnsiTheme="majorBidi" w:cstheme="majorBidi"/>
          <w:noProof/>
          <w:lang w:val="id-ID"/>
        </w:rPr>
        <w:t xml:space="preserve">Usman, </w:t>
      </w:r>
      <w:r w:rsidRPr="00CD4983">
        <w:rPr>
          <w:rFonts w:asciiTheme="majorBidi" w:hAnsiTheme="majorBidi" w:cstheme="majorBidi"/>
          <w:i/>
          <w:noProof/>
          <w:lang w:val="id-ID"/>
        </w:rPr>
        <w:t>Pilihan Penyelesaian Sengketa Di Luar Pengadilan</w:t>
      </w:r>
      <w:r w:rsidRPr="00CD4983">
        <w:rPr>
          <w:rFonts w:asciiTheme="majorBidi" w:hAnsiTheme="majorBidi" w:cstheme="majorBidi"/>
          <w:noProof/>
          <w:lang w:val="id-ID"/>
        </w:rPr>
        <w:t>.</w:t>
      </w:r>
      <w:r>
        <w:rPr>
          <w:rFonts w:asciiTheme="majorBidi" w:hAnsiTheme="majorBidi" w:cstheme="majorBidi"/>
          <w:lang w:val="id-ID"/>
        </w:rPr>
        <w:fldChar w:fldCharType="end"/>
      </w:r>
    </w:p>
  </w:footnote>
  <w:footnote w:id="34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</w:rPr>
      </w:pPr>
      <w:r w:rsidRPr="005E7075">
        <w:rPr>
          <w:rStyle w:val="FootnoteReference"/>
          <w:rFonts w:asciiTheme="majorBidi" w:hAnsiTheme="majorBidi" w:cstheme="majorBidi"/>
        </w:rPr>
        <w:footnoteRef/>
      </w:r>
      <w:r w:rsidRPr="005E7075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author" : [ { "dropping-particle" : "", "family" : "Basarah", "given" : "Moch", "non-dropping-particle" : "", "parse-names" : false, "suffix" : "" } ], "id" : "ITEM-1", "issued" : { "date-parts" : [ [ "2011" ] ] }, "number-of-pages" : "Hal. 40", "publisher" : "Genta Publishing", "publisher-place" : "Yogyakarta", "title" : "Prosedur Alternatif Penyelesaian Sengketa Arbitrase Tradisional dan Modern (Online)", "type" : "book" }, "uris" : [ "http://www.mendeley.com/documents/?uuid=9fb6ce92-d6e9-476b-8a26-0a2f5f7707f8" ] } ], "mendeley" : { "formattedCitation" : "Basarah, &lt;i&gt;Prosedur Alternatif Penyelesaian Sengketa Arbitrase Tradisional Dan Modern (Online)&lt;/i&gt;.", "plainTextFormattedCitation" : "Basarah, Prosedur Alternatif Penyelesaian Sengketa Arbitrase Tradisional Dan Modern (Online).", "previouslyFormattedCitation" : "Basarah, &lt;i&gt;Prosedur Alternatif Penyelesaian Sengketa Arbitrase Tradisional Dan Modern (Online)&lt;/i&gt;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 w:rsidRPr="00CD4983">
        <w:rPr>
          <w:rFonts w:asciiTheme="majorBidi" w:hAnsiTheme="majorBidi" w:cstheme="majorBidi"/>
          <w:noProof/>
        </w:rPr>
        <w:t xml:space="preserve">Basarah, </w:t>
      </w:r>
      <w:r w:rsidRPr="00CD4983">
        <w:rPr>
          <w:rFonts w:asciiTheme="majorBidi" w:hAnsiTheme="majorBidi" w:cstheme="majorBidi"/>
          <w:i/>
          <w:noProof/>
        </w:rPr>
        <w:t>Prosedur Alternatif Penyelesaian Sengketa Arbitrase Tradisional Dan Modern (Online)</w:t>
      </w:r>
      <w:r w:rsidRPr="00CD4983">
        <w:rPr>
          <w:rFonts w:asciiTheme="majorBidi" w:hAnsiTheme="majorBidi" w:cstheme="majorBidi"/>
          <w:noProof/>
        </w:rPr>
        <w:t>.</w:t>
      </w:r>
      <w:r>
        <w:rPr>
          <w:rFonts w:asciiTheme="majorBidi" w:hAnsiTheme="majorBidi" w:cstheme="majorBidi"/>
        </w:rPr>
        <w:fldChar w:fldCharType="end"/>
      </w:r>
      <w:r w:rsidRPr="005E7075">
        <w:rPr>
          <w:rFonts w:asciiTheme="majorBidi" w:hAnsiTheme="majorBidi" w:cstheme="majorBidi"/>
        </w:rPr>
        <w:t xml:space="preserve"> </w:t>
      </w:r>
    </w:p>
  </w:footnote>
  <w:footnote w:id="35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Manan", "given" : "Abdul", "non-dropping-particle" : "", "parse-names" : false, "suffix" : "" } ], "id" : "ITEM-1", "issued" : { "date-parts" : [ [ "2014" ] ] }, "number-of-pages" : "Hal. 442-460", "publisher" : "Kencana", "publisher-place" : "Jakarta", "title" : "Hukum Ekonomi Syariah Dalam Perspektif Kewenangan Peradilan Agama", "type" : "book" }, "uris" : [ "http://www.mendeley.com/documents/?uuid=a03835e6-05c6-482a-bf47-573a413dea84" ] } ], "mendeley" : { "formattedCitation" : "Abdul Manan, &lt;i&gt;Hukum Ekonomi Syariah Dalam Perspektif Kewenangan Peradilan Agama&lt;/i&gt; (Jakarta: Kencana, 2014).", "plainTextFormattedCitation" : "Abdul Manan, Hukum Ekonomi Syariah Dalam Perspektif Kewenangan Peradilan Agama (Jakarta: Kencana, 2014).", "previouslyFormattedCitation" : "Abdul Manan, &lt;i&gt;Hukum Ekonomi Syariah Dalam Perspektif Kewenangan Peradilan Agama&lt;/i&gt; (Jakarta: Kencana, 2014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6338D0">
        <w:rPr>
          <w:rFonts w:asciiTheme="majorBidi" w:hAnsiTheme="majorBidi" w:cstheme="majorBidi"/>
          <w:noProof/>
          <w:lang w:val="id-ID"/>
        </w:rPr>
        <w:t xml:space="preserve">Abdul Manan, </w:t>
      </w:r>
      <w:r w:rsidRPr="006338D0">
        <w:rPr>
          <w:rFonts w:asciiTheme="majorBidi" w:hAnsiTheme="majorBidi" w:cstheme="majorBidi"/>
          <w:i/>
          <w:noProof/>
          <w:lang w:val="id-ID"/>
        </w:rPr>
        <w:t>Hukum Ekonomi Syariah Dalam Perspektif Kewenangan Peradilan Agama</w:t>
      </w:r>
      <w:r w:rsidRPr="006338D0">
        <w:rPr>
          <w:rFonts w:asciiTheme="majorBidi" w:hAnsiTheme="majorBidi" w:cstheme="majorBidi"/>
          <w:noProof/>
          <w:lang w:val="id-ID"/>
        </w:rPr>
        <w:t xml:space="preserve"> (Jakarta: Kencana, 2014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bdr w:val="none" w:sz="0" w:space="0" w:color="auto" w:frame="1"/>
          <w:lang w:val="id-ID"/>
        </w:rPr>
        <w:t xml:space="preserve"> </w:t>
      </w:r>
    </w:p>
  </w:footnote>
  <w:footnote w:id="36">
    <w:p w:rsidR="00104BF7" w:rsidRPr="005E7075" w:rsidRDefault="00104BF7" w:rsidP="008F3825">
      <w:pPr>
        <w:pStyle w:val="FootnoteText"/>
        <w:ind w:firstLine="709"/>
        <w:jc w:val="both"/>
        <w:rPr>
          <w:rFonts w:asciiTheme="majorBidi" w:hAnsiTheme="majorBidi" w:cstheme="majorBidi"/>
          <w:lang w:val="id-ID"/>
        </w:rPr>
      </w:pPr>
      <w:r w:rsidRPr="005E7075">
        <w:rPr>
          <w:rStyle w:val="FootnoteReference"/>
          <w:rFonts w:asciiTheme="majorBidi" w:hAnsiTheme="majorBidi" w:cstheme="majorBidi"/>
          <w:lang w:val="id-ID"/>
        </w:rPr>
        <w:footnoteRef/>
      </w:r>
      <w:r w:rsidRPr="005E7075">
        <w:rPr>
          <w:rFonts w:asciiTheme="majorBidi" w:hAnsiTheme="majorBidi" w:cstheme="majorBidi"/>
          <w:lang w:val="id-ID"/>
        </w:rPr>
        <w:t xml:space="preserve"> </w:t>
      </w:r>
      <w:r>
        <w:rPr>
          <w:rFonts w:asciiTheme="majorBidi" w:hAnsiTheme="majorBidi" w:cstheme="majorBidi"/>
          <w:lang w:val="id-ID"/>
        </w:rPr>
        <w:fldChar w:fldCharType="begin" w:fldLock="1"/>
      </w:r>
      <w:r>
        <w:rPr>
          <w:rFonts w:asciiTheme="majorBidi" w:hAnsiTheme="majorBidi" w:cstheme="majorBidi"/>
          <w:lang w:val="id-ID"/>
        </w:rPr>
        <w:instrText>ADDIN CSL_CITATION { "citationItems" : [ { "id" : "ITEM-1", "itemData" : { "author" : [ { "dropping-particle" : "", "family" : "Basir", "given" : "Cik", "non-dropping-particle" : "", "parse-names" : false, "suffix" : "" } ], "id" : "ITEM-1", "issued" : { "date-parts" : [ [ "2012" ] ] }, "number-of-pages" : "Hal. 111-113", "publisher" : "Kencana", "publisher-place" : "Jakarta", "title" : "Penyelesaian Sengketa Perbankan Syariah di Pengadilan Agama dan Mahkamah Syariah", "type" : "book" }, "uris" : [ "http://www.mendeley.com/documents/?uuid=245b6669-b9a7-4200-874b-5972e0f05deb" ] } ], "mendeley" : { "formattedCitation" : "Cik Basir, &lt;i&gt;Penyelesaian Sengketa Perbankan Syariah Di Pengadilan Agama Dan Mahkamah Syariah&lt;/i&gt; (Jakarta: Kencana, 2012).", "plainTextFormattedCitation" : "Cik Basir, Penyelesaian Sengketa Perbankan Syariah Di Pengadilan Agama Dan Mahkamah Syariah (Jakarta: Kencana, 2012).", "previouslyFormattedCitation" : "Cik Basir, &lt;i&gt;Penyelesaian Sengketa Perbankan Syariah Di Pengadilan Agama Dan Mahkamah Syariah&lt;/i&gt; (Jakarta: Kencana, 2012).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  <w:lang w:val="id-ID"/>
        </w:rPr>
        <w:fldChar w:fldCharType="separate"/>
      </w:r>
      <w:r w:rsidRPr="006338D0">
        <w:rPr>
          <w:rFonts w:asciiTheme="majorBidi" w:hAnsiTheme="majorBidi" w:cstheme="majorBidi"/>
          <w:noProof/>
          <w:lang w:val="id-ID"/>
        </w:rPr>
        <w:t xml:space="preserve">Cik Basir, </w:t>
      </w:r>
      <w:r w:rsidRPr="006338D0">
        <w:rPr>
          <w:rFonts w:asciiTheme="majorBidi" w:hAnsiTheme="majorBidi" w:cstheme="majorBidi"/>
          <w:i/>
          <w:noProof/>
          <w:lang w:val="id-ID"/>
        </w:rPr>
        <w:t>Penyelesaian Sengketa Perbankan Syariah Di Pengadilan Agama Dan Mahkamah Syariah</w:t>
      </w:r>
      <w:r w:rsidRPr="006338D0">
        <w:rPr>
          <w:rFonts w:asciiTheme="majorBidi" w:hAnsiTheme="majorBidi" w:cstheme="majorBidi"/>
          <w:noProof/>
          <w:lang w:val="id-ID"/>
        </w:rPr>
        <w:t xml:space="preserve"> (Jakarta: Kencana, 2012).</w:t>
      </w:r>
      <w:r>
        <w:rPr>
          <w:rFonts w:asciiTheme="majorBidi" w:hAnsiTheme="majorBidi" w:cstheme="majorBidi"/>
          <w:lang w:val="id-ID"/>
        </w:rPr>
        <w:fldChar w:fldCharType="end"/>
      </w:r>
      <w:r w:rsidRPr="005E7075">
        <w:rPr>
          <w:rFonts w:asciiTheme="majorBidi" w:hAnsiTheme="majorBidi" w:cstheme="majorBidi"/>
          <w:lang w:val="id-ID"/>
        </w:rP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015CF" w:rsidRPr="00D015CF" w:rsidRDefault="00D015CF" w:rsidP="00D015CF">
    <w:pPr>
      <w:spacing w:after="274" w:line="240" w:lineRule="auto"/>
      <w:rPr>
        <w:rFonts w:asciiTheme="majorHAnsi" w:hAnsiTheme="majorHAnsi"/>
      </w:rPr>
    </w:pPr>
    <w:proofErr w:type="spellStart"/>
    <w:r w:rsidRPr="00EF3639">
      <w:rPr>
        <w:rFonts w:asciiTheme="majorHAnsi" w:hAnsiTheme="majorHAnsi"/>
        <w:b/>
        <w:bCs/>
        <w:i/>
        <w:iCs/>
        <w:sz w:val="20"/>
        <w:szCs w:val="20"/>
      </w:rPr>
      <w:t>Jurnal</w:t>
    </w:r>
    <w:proofErr w:type="spellEnd"/>
    <w:r w:rsidRPr="00EF3639">
      <w:rPr>
        <w:rFonts w:asciiTheme="majorHAnsi" w:hAnsiTheme="majorHAnsi"/>
        <w:b/>
        <w:bCs/>
        <w:i/>
        <w:iCs/>
        <w:sz w:val="20"/>
        <w:szCs w:val="20"/>
      </w:rPr>
      <w:t xml:space="preserve"> </w:t>
    </w:r>
    <w:proofErr w:type="spellStart"/>
    <w:r w:rsidRPr="00EF3639">
      <w:rPr>
        <w:rFonts w:asciiTheme="majorHAnsi" w:hAnsiTheme="majorHAnsi"/>
        <w:b/>
        <w:bCs/>
        <w:i/>
        <w:iCs/>
        <w:sz w:val="20"/>
        <w:szCs w:val="20"/>
      </w:rPr>
      <w:t>Hukum</w:t>
    </w:r>
    <w:proofErr w:type="spellEnd"/>
    <w:r w:rsidRPr="00EF3639">
      <w:rPr>
        <w:rFonts w:asciiTheme="majorHAnsi" w:hAnsiTheme="majorHAnsi"/>
        <w:b/>
        <w:bCs/>
        <w:i/>
        <w:iCs/>
        <w:sz w:val="20"/>
        <w:szCs w:val="20"/>
      </w:rPr>
      <w:t xml:space="preserve"> </w:t>
    </w:r>
    <w:proofErr w:type="spellStart"/>
    <w:r w:rsidRPr="00EF3639">
      <w:rPr>
        <w:rFonts w:asciiTheme="majorHAnsi" w:hAnsiTheme="majorHAnsi"/>
        <w:b/>
        <w:bCs/>
        <w:i/>
        <w:iCs/>
        <w:sz w:val="20"/>
        <w:szCs w:val="20"/>
      </w:rPr>
      <w:t>dan</w:t>
    </w:r>
    <w:proofErr w:type="spellEnd"/>
    <w:r w:rsidRPr="00EF3639">
      <w:rPr>
        <w:rFonts w:asciiTheme="majorHAnsi" w:hAnsiTheme="majorHAnsi"/>
        <w:b/>
        <w:bCs/>
        <w:i/>
        <w:iCs/>
        <w:sz w:val="20"/>
        <w:szCs w:val="20"/>
      </w:rPr>
      <w:t xml:space="preserve"> </w:t>
    </w:r>
    <w:proofErr w:type="spellStart"/>
    <w:r w:rsidRPr="00EF3639">
      <w:rPr>
        <w:rFonts w:asciiTheme="majorHAnsi" w:hAnsiTheme="majorHAnsi"/>
        <w:b/>
        <w:bCs/>
        <w:i/>
        <w:iCs/>
        <w:sz w:val="20"/>
        <w:szCs w:val="20"/>
      </w:rPr>
      <w:t>Peradilan</w:t>
    </w:r>
    <w:proofErr w:type="spellEnd"/>
    <w:r w:rsidRPr="00EF3639">
      <w:rPr>
        <w:rFonts w:asciiTheme="majorHAnsi" w:hAnsiTheme="majorHAnsi"/>
        <w:b/>
        <w:bCs/>
        <w:i/>
        <w:iCs/>
        <w:sz w:val="20"/>
        <w:szCs w:val="20"/>
      </w:rPr>
      <w:t xml:space="preserve">, Volume 6 </w:t>
    </w:r>
    <w:proofErr w:type="spellStart"/>
    <w:r w:rsidRPr="00EF3639">
      <w:rPr>
        <w:rFonts w:asciiTheme="majorHAnsi" w:hAnsiTheme="majorHAnsi"/>
        <w:b/>
        <w:bCs/>
        <w:i/>
        <w:iCs/>
        <w:sz w:val="20"/>
        <w:szCs w:val="20"/>
      </w:rPr>
      <w:t>Nomor</w:t>
    </w:r>
    <w:proofErr w:type="spellEnd"/>
    <w:r w:rsidRPr="00EF3639">
      <w:rPr>
        <w:rFonts w:asciiTheme="majorHAnsi" w:hAnsiTheme="majorHAnsi"/>
        <w:b/>
        <w:bCs/>
        <w:i/>
        <w:iCs/>
        <w:sz w:val="20"/>
        <w:szCs w:val="20"/>
      </w:rPr>
      <w:t xml:space="preserve"> </w:t>
    </w:r>
    <w:r>
      <w:rPr>
        <w:rFonts w:asciiTheme="majorHAnsi" w:hAnsiTheme="majorHAnsi"/>
        <w:b/>
        <w:bCs/>
        <w:i/>
        <w:iCs/>
        <w:sz w:val="20"/>
        <w:szCs w:val="20"/>
      </w:rPr>
      <w:t>2</w:t>
    </w:r>
    <w:r w:rsidRPr="00EF3639">
      <w:rPr>
        <w:rFonts w:asciiTheme="majorHAnsi" w:hAnsiTheme="majorHAnsi"/>
        <w:b/>
        <w:bCs/>
        <w:i/>
        <w:iCs/>
        <w:sz w:val="20"/>
        <w:szCs w:val="20"/>
      </w:rPr>
      <w:t xml:space="preserve">, </w:t>
    </w:r>
    <w:proofErr w:type="spellStart"/>
    <w:r>
      <w:rPr>
        <w:rFonts w:asciiTheme="majorHAnsi" w:hAnsiTheme="majorHAnsi"/>
        <w:b/>
        <w:bCs/>
        <w:i/>
        <w:iCs/>
        <w:sz w:val="20"/>
        <w:szCs w:val="20"/>
      </w:rPr>
      <w:t>Juli</w:t>
    </w:r>
    <w:proofErr w:type="spellEnd"/>
    <w:r>
      <w:rPr>
        <w:rFonts w:asciiTheme="majorHAnsi" w:hAnsiTheme="majorHAnsi"/>
        <w:b/>
        <w:bCs/>
        <w:i/>
        <w:iCs/>
        <w:sz w:val="20"/>
        <w:szCs w:val="20"/>
      </w:rPr>
      <w:t xml:space="preserve"> </w:t>
    </w:r>
    <w:proofErr w:type="gramStart"/>
    <w:r>
      <w:rPr>
        <w:rFonts w:asciiTheme="majorHAnsi" w:hAnsiTheme="majorHAnsi"/>
        <w:b/>
        <w:bCs/>
        <w:i/>
        <w:iCs/>
        <w:sz w:val="20"/>
        <w:szCs w:val="20"/>
      </w:rPr>
      <w:t>2017 :</w:t>
    </w:r>
    <w:proofErr w:type="gramEnd"/>
    <w:r>
      <w:rPr>
        <w:rFonts w:asciiTheme="majorHAnsi" w:hAnsiTheme="majorHAnsi"/>
        <w:b/>
        <w:bCs/>
        <w:i/>
        <w:iCs/>
        <w:sz w:val="20"/>
        <w:szCs w:val="20"/>
      </w:rPr>
      <w:t xml:space="preserve"> </w:t>
    </w:r>
    <w:r w:rsidR="00083742">
      <w:rPr>
        <w:rFonts w:asciiTheme="majorHAnsi" w:hAnsiTheme="majorHAnsi"/>
        <w:b/>
        <w:bCs/>
        <w:i/>
        <w:iCs/>
        <w:sz w:val="20"/>
        <w:szCs w:val="20"/>
      </w:rPr>
      <w:t>297</w:t>
    </w:r>
    <w:r w:rsidRPr="00EF3639">
      <w:rPr>
        <w:rFonts w:asciiTheme="majorHAnsi" w:hAnsiTheme="majorHAnsi"/>
        <w:b/>
        <w:bCs/>
        <w:i/>
        <w:iCs/>
        <w:sz w:val="20"/>
        <w:szCs w:val="20"/>
      </w:rPr>
      <w:t xml:space="preserve"> - </w:t>
    </w:r>
    <w:r w:rsidR="00083742">
      <w:rPr>
        <w:rFonts w:asciiTheme="majorHAnsi" w:hAnsiTheme="majorHAnsi"/>
        <w:b/>
        <w:bCs/>
        <w:i/>
        <w:iCs/>
        <w:sz w:val="20"/>
        <w:szCs w:val="20"/>
      </w:rPr>
      <w:t>316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726B0" w:rsidRPr="007726B0" w:rsidRDefault="007726B0" w:rsidP="007726B0">
    <w:pPr>
      <w:spacing w:after="0" w:line="240" w:lineRule="auto"/>
      <w:jc w:val="right"/>
      <w:rPr>
        <w:rFonts w:asciiTheme="majorHAnsi" w:hAnsiTheme="majorHAnsi" w:cstheme="majorBidi"/>
        <w:b/>
        <w:bCs/>
        <w:i/>
        <w:sz w:val="20"/>
        <w:szCs w:val="20"/>
      </w:rPr>
    </w:pPr>
    <w:r w:rsidRPr="007726B0">
      <w:rPr>
        <w:rFonts w:asciiTheme="majorHAnsi" w:hAnsiTheme="majorHAnsi" w:cstheme="majorBidi"/>
        <w:b/>
        <w:bCs/>
        <w:i/>
        <w:sz w:val="20"/>
        <w:szCs w:val="20"/>
        <w:lang w:val="id-ID"/>
      </w:rPr>
      <w:t>Rekonstruksi Hukum</w:t>
    </w:r>
    <w:r w:rsidRPr="007726B0">
      <w:rPr>
        <w:rFonts w:asciiTheme="majorHAnsi" w:hAnsiTheme="majorHAnsi" w:cstheme="majorBidi"/>
        <w:b/>
        <w:bCs/>
        <w:i/>
        <w:sz w:val="20"/>
        <w:szCs w:val="20"/>
      </w:rPr>
      <w:t xml:space="preserve"> 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</w:rPr>
      <w:t>Penyelesaian</w:t>
    </w:r>
    <w:proofErr w:type="spellEnd"/>
    <w:r w:rsidRPr="007726B0">
      <w:rPr>
        <w:rFonts w:asciiTheme="majorHAnsi" w:hAnsiTheme="majorHAnsi" w:cstheme="majorBidi"/>
        <w:b/>
        <w:bCs/>
        <w:i/>
        <w:sz w:val="20"/>
        <w:szCs w:val="20"/>
      </w:rPr>
      <w:t xml:space="preserve"> 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</w:rPr>
      <w:t>Sengketa</w:t>
    </w:r>
    <w:proofErr w:type="spellEnd"/>
    <w:r w:rsidRPr="007726B0">
      <w:rPr>
        <w:rFonts w:asciiTheme="majorHAnsi" w:hAnsiTheme="majorHAnsi" w:cstheme="majorBidi"/>
        <w:b/>
        <w:bCs/>
        <w:i/>
        <w:sz w:val="20"/>
        <w:szCs w:val="20"/>
      </w:rPr>
      <w:t xml:space="preserve"> </w:t>
    </w:r>
    <w:r w:rsidRPr="007726B0">
      <w:rPr>
        <w:rFonts w:asciiTheme="majorHAnsi" w:hAnsiTheme="majorHAnsi" w:cstheme="majorBidi"/>
        <w:b/>
        <w:bCs/>
        <w:i/>
        <w:sz w:val="20"/>
        <w:szCs w:val="20"/>
        <w:lang w:val="id-ID"/>
      </w:rPr>
      <w:t>Pasar Modal Syariah</w:t>
    </w:r>
    <w:r w:rsidRPr="007726B0">
      <w:rPr>
        <w:rFonts w:asciiTheme="majorHAnsi" w:hAnsiTheme="majorHAnsi" w:cstheme="majorBidi"/>
        <w:b/>
        <w:bCs/>
        <w:i/>
        <w:sz w:val="20"/>
        <w:szCs w:val="20"/>
      </w:rPr>
      <w:t>:</w:t>
    </w:r>
  </w:p>
  <w:p w:rsidR="007726B0" w:rsidRPr="007726B0" w:rsidRDefault="007726B0" w:rsidP="007726B0">
    <w:pPr>
      <w:spacing w:after="0" w:line="240" w:lineRule="auto"/>
      <w:jc w:val="right"/>
      <w:rPr>
        <w:rFonts w:asciiTheme="majorHAnsi" w:hAnsiTheme="majorHAnsi" w:cstheme="majorBidi"/>
        <w:b/>
        <w:bCs/>
        <w:i/>
        <w:sz w:val="20"/>
        <w:szCs w:val="20"/>
      </w:rPr>
    </w:pP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</w:rPr>
      <w:t>Penguatan</w:t>
    </w:r>
    <w:proofErr w:type="spellEnd"/>
    <w:r w:rsidRPr="007726B0">
      <w:rPr>
        <w:rFonts w:asciiTheme="majorHAnsi" w:hAnsiTheme="majorHAnsi" w:cstheme="majorBidi"/>
        <w:b/>
        <w:bCs/>
        <w:i/>
        <w:sz w:val="20"/>
        <w:szCs w:val="20"/>
      </w:rPr>
      <w:t xml:space="preserve"> 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</w:rPr>
      <w:t>Aspek</w:t>
    </w:r>
    <w:proofErr w:type="spellEnd"/>
    <w:r w:rsidRPr="007726B0">
      <w:rPr>
        <w:rFonts w:asciiTheme="majorHAnsi" w:hAnsiTheme="majorHAnsi" w:cstheme="majorBidi"/>
        <w:b/>
        <w:bCs/>
        <w:i/>
        <w:sz w:val="20"/>
        <w:szCs w:val="20"/>
      </w:rPr>
      <w:t xml:space="preserve"> 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</w:rPr>
      <w:t>Regulasi</w:t>
    </w:r>
    <w:proofErr w:type="spellEnd"/>
    <w:r w:rsidRPr="007726B0">
      <w:rPr>
        <w:rFonts w:asciiTheme="majorHAnsi" w:hAnsiTheme="majorHAnsi" w:cstheme="majorBidi"/>
        <w:b/>
        <w:bCs/>
        <w:i/>
        <w:sz w:val="20"/>
        <w:szCs w:val="20"/>
      </w:rPr>
      <w:t xml:space="preserve"> 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</w:rPr>
      <w:t>Untuk</w:t>
    </w:r>
    <w:proofErr w:type="spellEnd"/>
  </w:p>
  <w:p w:rsidR="007726B0" w:rsidRPr="007726B0" w:rsidRDefault="007726B0" w:rsidP="007726B0">
    <w:pPr>
      <w:spacing w:after="0" w:line="240" w:lineRule="auto"/>
      <w:jc w:val="right"/>
      <w:rPr>
        <w:rFonts w:asciiTheme="majorHAnsi" w:hAnsiTheme="majorHAnsi" w:cstheme="majorBidi"/>
        <w:b/>
        <w:bCs/>
        <w:i/>
        <w:sz w:val="20"/>
        <w:szCs w:val="20"/>
      </w:rPr>
    </w:pPr>
    <w:r w:rsidRPr="007726B0">
      <w:rPr>
        <w:rFonts w:asciiTheme="majorHAnsi" w:hAnsiTheme="majorHAnsi" w:cstheme="majorBidi"/>
        <w:b/>
        <w:bCs/>
        <w:i/>
        <w:sz w:val="20"/>
        <w:szCs w:val="20"/>
      </w:rPr>
      <w:t>M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  <w:lang w:val="id-ID"/>
      </w:rPr>
      <w:t>emberikan</w:t>
    </w:r>
    <w:proofErr w:type="spellEnd"/>
    <w:r w:rsidRPr="007726B0">
      <w:rPr>
        <w:rFonts w:asciiTheme="majorHAnsi" w:hAnsiTheme="majorHAnsi" w:cstheme="majorBidi"/>
        <w:b/>
        <w:bCs/>
        <w:i/>
        <w:sz w:val="20"/>
        <w:szCs w:val="20"/>
        <w:lang w:val="id-ID"/>
      </w:rPr>
      <w:t xml:space="preserve"> 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</w:rPr>
      <w:t>Kepastian</w:t>
    </w:r>
    <w:proofErr w:type="spellEnd"/>
    <w:r w:rsidRPr="007726B0">
      <w:rPr>
        <w:rFonts w:asciiTheme="majorHAnsi" w:hAnsiTheme="majorHAnsi" w:cstheme="majorBidi"/>
        <w:b/>
        <w:bCs/>
        <w:i/>
        <w:sz w:val="20"/>
        <w:szCs w:val="20"/>
      </w:rPr>
      <w:t xml:space="preserve"> 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</w:rPr>
      <w:t>Hukum</w:t>
    </w:r>
    <w:proofErr w:type="spellEnd"/>
    <w:r w:rsidRPr="007726B0">
      <w:rPr>
        <w:rFonts w:asciiTheme="majorHAnsi" w:hAnsiTheme="majorHAnsi" w:cstheme="majorBidi"/>
        <w:b/>
        <w:bCs/>
        <w:i/>
        <w:sz w:val="20"/>
        <w:szCs w:val="20"/>
      </w:rPr>
      <w:t xml:space="preserve"> - </w:t>
    </w:r>
    <w:r w:rsidRPr="007726B0">
      <w:rPr>
        <w:rFonts w:asciiTheme="majorHAnsi" w:hAnsiTheme="majorHAnsi" w:cstheme="majorBidi"/>
        <w:b/>
        <w:bCs/>
        <w:i/>
        <w:sz w:val="20"/>
        <w:szCs w:val="20"/>
        <w:lang w:val="id-ID"/>
      </w:rPr>
      <w:t xml:space="preserve">Edi </w:t>
    </w:r>
    <w:proofErr w:type="spellStart"/>
    <w:r w:rsidRPr="007726B0">
      <w:rPr>
        <w:rFonts w:asciiTheme="majorHAnsi" w:hAnsiTheme="majorHAnsi" w:cstheme="majorBidi"/>
        <w:b/>
        <w:bCs/>
        <w:i/>
        <w:sz w:val="20"/>
        <w:szCs w:val="20"/>
        <w:lang w:val="id-ID"/>
      </w:rPr>
      <w:t>Hudiata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2"/>
    <w:multiLevelType w:val="multilevel"/>
    <w:tmpl w:val="0000000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" w15:restartNumberingAfterBreak="0">
    <w:nsid w:val="00000029"/>
    <w:multiLevelType w:val="multilevel"/>
    <w:tmpl w:val="7C3C6F08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  <w:b/>
        <w:bCs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  <w:b w:val="0"/>
        <w:bCs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 w15:restartNumberingAfterBreak="0">
    <w:nsid w:val="04015C46"/>
    <w:multiLevelType w:val="multilevel"/>
    <w:tmpl w:val="75E2B8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75C0589"/>
    <w:multiLevelType w:val="hybridMultilevel"/>
    <w:tmpl w:val="F766C6F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85272F4"/>
    <w:multiLevelType w:val="hybridMultilevel"/>
    <w:tmpl w:val="5122E7FC"/>
    <w:lvl w:ilvl="0" w:tplc="333277DA">
      <w:start w:val="1"/>
      <w:numFmt w:val="decimal"/>
      <w:lvlText w:val="%1."/>
      <w:lvlJc w:val="left"/>
      <w:pPr>
        <w:ind w:left="144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E062127"/>
    <w:multiLevelType w:val="multilevel"/>
    <w:tmpl w:val="A380D79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6" w15:restartNumberingAfterBreak="0">
    <w:nsid w:val="1003073B"/>
    <w:multiLevelType w:val="hybridMultilevel"/>
    <w:tmpl w:val="37901C1A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0792EF1"/>
    <w:multiLevelType w:val="multilevel"/>
    <w:tmpl w:val="6728F5B0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  <w:i w:val="0"/>
        <w:iCs w:val="0"/>
        <w:sz w:val="24"/>
        <w:szCs w:val="24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  <w:i w:val="0"/>
        <w:iCs w:val="0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8" w15:restartNumberingAfterBreak="0">
    <w:nsid w:val="124C0FD7"/>
    <w:multiLevelType w:val="multilevel"/>
    <w:tmpl w:val="A114F1B6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  <w:b/>
        <w:bCs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9" w15:restartNumberingAfterBreak="0">
    <w:nsid w:val="1B124894"/>
    <w:multiLevelType w:val="hybridMultilevel"/>
    <w:tmpl w:val="296A2B0E"/>
    <w:lvl w:ilvl="0" w:tplc="E4EA762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B17721E"/>
    <w:multiLevelType w:val="hybridMultilevel"/>
    <w:tmpl w:val="4F307E6E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409257F"/>
    <w:multiLevelType w:val="hybridMultilevel"/>
    <w:tmpl w:val="F93E5CA0"/>
    <w:lvl w:ilvl="0" w:tplc="D13ECD1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84358EE"/>
    <w:multiLevelType w:val="hybridMultilevel"/>
    <w:tmpl w:val="E7C6512E"/>
    <w:lvl w:ilvl="0" w:tplc="34365782">
      <w:start w:val="1"/>
      <w:numFmt w:val="decimal"/>
      <w:lvlText w:val="(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13" w15:restartNumberingAfterBreak="0">
    <w:nsid w:val="2CCA0382"/>
    <w:multiLevelType w:val="multilevel"/>
    <w:tmpl w:val="7A4ADFB4"/>
    <w:lvl w:ilvl="0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  <w:b/>
        <w:bCs/>
      </w:rPr>
    </w:lvl>
    <w:lvl w:ilvl="4">
      <w:start w:val="1"/>
      <w:numFmt w:val="decimal"/>
      <w:lvlText w:val="%5."/>
      <w:lvlJc w:val="left"/>
      <w:pPr>
        <w:ind w:left="3600" w:hanging="360"/>
      </w:pPr>
      <w:rPr>
        <w:rFonts w:hint="default"/>
        <w:b w:val="0"/>
        <w:bCs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2E727B27"/>
    <w:multiLevelType w:val="hybridMultilevel"/>
    <w:tmpl w:val="0590CD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19E2A84"/>
    <w:multiLevelType w:val="hybridMultilevel"/>
    <w:tmpl w:val="A21EFF3A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32261234"/>
    <w:multiLevelType w:val="hybridMultilevel"/>
    <w:tmpl w:val="FF5E7C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3976C7F"/>
    <w:multiLevelType w:val="hybridMultilevel"/>
    <w:tmpl w:val="022A5B40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7A61290"/>
    <w:multiLevelType w:val="hybridMultilevel"/>
    <w:tmpl w:val="4A3895F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A6E3FD6"/>
    <w:multiLevelType w:val="multilevel"/>
    <w:tmpl w:val="974251B8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3"/>
      <w:numFmt w:val="decimal"/>
      <w:lvlText w:val="%4."/>
      <w:lvlJc w:val="left"/>
      <w:pPr>
        <w:ind w:left="2880" w:hanging="360"/>
      </w:pPr>
      <w:rPr>
        <w:rFonts w:hint="default"/>
        <w:b/>
        <w:bCs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  <w:b w:val="0"/>
        <w:bCs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0" w15:restartNumberingAfterBreak="0">
    <w:nsid w:val="3D49628D"/>
    <w:multiLevelType w:val="hybridMultilevel"/>
    <w:tmpl w:val="ADB0C938"/>
    <w:lvl w:ilvl="0" w:tplc="EA821FA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3D633472"/>
    <w:multiLevelType w:val="hybridMultilevel"/>
    <w:tmpl w:val="0F9AE84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3E160521"/>
    <w:multiLevelType w:val="multilevel"/>
    <w:tmpl w:val="B534247C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ascii="Times New Roman" w:eastAsia="Times New Roman" w:hAnsi="Times New Roman" w:cs="Times New Roman"/>
        <w:sz w:val="26"/>
        <w:szCs w:val="26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  <w:b w:val="0"/>
        <w:bCs w:val="0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3" w15:restartNumberingAfterBreak="0">
    <w:nsid w:val="4033259D"/>
    <w:multiLevelType w:val="multilevel"/>
    <w:tmpl w:val="612409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44954E0"/>
    <w:multiLevelType w:val="hybridMultilevel"/>
    <w:tmpl w:val="BBEA8B54"/>
    <w:lvl w:ilvl="0" w:tplc="04090019">
      <w:start w:val="1"/>
      <w:numFmt w:val="lowerLetter"/>
      <w:lvlText w:val="%1."/>
      <w:lvlJc w:val="left"/>
      <w:pPr>
        <w:ind w:left="2433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3153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3873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4593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5313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6033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6753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7473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8193" w:hanging="180"/>
      </w:pPr>
      <w:rPr>
        <w:rFonts w:cs="Times New Roman"/>
      </w:rPr>
    </w:lvl>
  </w:abstractNum>
  <w:abstractNum w:abstractNumId="25" w15:restartNumberingAfterBreak="0">
    <w:nsid w:val="493532E9"/>
    <w:multiLevelType w:val="multilevel"/>
    <w:tmpl w:val="B6568578"/>
    <w:lvl w:ilvl="0">
      <w:start w:val="1"/>
      <w:numFmt w:val="upperRoman"/>
      <w:lvlText w:val="%1."/>
      <w:lvlJc w:val="right"/>
      <w:pPr>
        <w:ind w:left="2204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108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26" w15:restartNumberingAfterBreak="0">
    <w:nsid w:val="4B67771B"/>
    <w:multiLevelType w:val="hybridMultilevel"/>
    <w:tmpl w:val="4536A896"/>
    <w:lvl w:ilvl="0" w:tplc="436E529A">
      <w:start w:val="3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7" w15:restartNumberingAfterBreak="0">
    <w:nsid w:val="4C4669B9"/>
    <w:multiLevelType w:val="hybridMultilevel"/>
    <w:tmpl w:val="46E0973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4EFF59A6"/>
    <w:multiLevelType w:val="multilevel"/>
    <w:tmpl w:val="0A3260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52FD021E"/>
    <w:multiLevelType w:val="hybridMultilevel"/>
    <w:tmpl w:val="4A3895F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C2F3B06"/>
    <w:multiLevelType w:val="hybridMultilevel"/>
    <w:tmpl w:val="10C849EE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66F64A3E"/>
    <w:multiLevelType w:val="hybridMultilevel"/>
    <w:tmpl w:val="CA6646AC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2" w15:restartNumberingAfterBreak="0">
    <w:nsid w:val="68281A07"/>
    <w:multiLevelType w:val="multilevel"/>
    <w:tmpl w:val="293C3140"/>
    <w:lvl w:ilvl="0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  <w:b/>
        <w:bCs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  <w:b w:val="0"/>
        <w:bCs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3" w15:restartNumberingAfterBreak="0">
    <w:nsid w:val="76642680"/>
    <w:multiLevelType w:val="hybridMultilevel"/>
    <w:tmpl w:val="EA6821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1"/>
  </w:num>
  <w:num w:numId="3">
    <w:abstractNumId w:val="11"/>
  </w:num>
  <w:num w:numId="4">
    <w:abstractNumId w:val="21"/>
  </w:num>
  <w:num w:numId="5">
    <w:abstractNumId w:val="27"/>
  </w:num>
  <w:num w:numId="6">
    <w:abstractNumId w:val="32"/>
  </w:num>
  <w:num w:numId="7">
    <w:abstractNumId w:val="26"/>
  </w:num>
  <w:num w:numId="8">
    <w:abstractNumId w:val="9"/>
  </w:num>
  <w:num w:numId="9">
    <w:abstractNumId w:val="23"/>
  </w:num>
  <w:num w:numId="10">
    <w:abstractNumId w:val="17"/>
  </w:num>
  <w:num w:numId="11">
    <w:abstractNumId w:val="6"/>
  </w:num>
  <w:num w:numId="12">
    <w:abstractNumId w:val="15"/>
  </w:num>
  <w:num w:numId="13">
    <w:abstractNumId w:val="30"/>
  </w:num>
  <w:num w:numId="14">
    <w:abstractNumId w:val="10"/>
  </w:num>
  <w:num w:numId="15">
    <w:abstractNumId w:val="18"/>
  </w:num>
  <w:num w:numId="16">
    <w:abstractNumId w:val="19"/>
  </w:num>
  <w:num w:numId="17">
    <w:abstractNumId w:val="29"/>
  </w:num>
  <w:num w:numId="18">
    <w:abstractNumId w:val="31"/>
  </w:num>
  <w:num w:numId="19">
    <w:abstractNumId w:val="13"/>
  </w:num>
  <w:num w:numId="20">
    <w:abstractNumId w:val="8"/>
  </w:num>
  <w:num w:numId="21">
    <w:abstractNumId w:val="22"/>
  </w:num>
  <w:num w:numId="22">
    <w:abstractNumId w:val="33"/>
  </w:num>
  <w:num w:numId="23">
    <w:abstractNumId w:val="3"/>
  </w:num>
  <w:num w:numId="24">
    <w:abstractNumId w:val="0"/>
  </w:num>
  <w:num w:numId="25">
    <w:abstractNumId w:val="12"/>
  </w:num>
  <w:num w:numId="26">
    <w:abstractNumId w:val="24"/>
  </w:num>
  <w:num w:numId="27">
    <w:abstractNumId w:val="7"/>
  </w:num>
  <w:num w:numId="28">
    <w:abstractNumId w:val="5"/>
  </w:num>
  <w:num w:numId="29">
    <w:abstractNumId w:val="2"/>
  </w:num>
  <w:num w:numId="30">
    <w:abstractNumId w:val="14"/>
  </w:num>
  <w:num w:numId="31">
    <w:abstractNumId w:val="20"/>
  </w:num>
  <w:num w:numId="32">
    <w:abstractNumId w:val="28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33">
    <w:abstractNumId w:val="16"/>
  </w:num>
  <w:num w:numId="3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mirrorMargins/>
  <w:hideSpellingErrors/>
  <w:proofState w:spelling="clean" w:grammar="clean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954ED"/>
    <w:rsid w:val="000013F0"/>
    <w:rsid w:val="00006B00"/>
    <w:rsid w:val="00007DC9"/>
    <w:rsid w:val="000126C3"/>
    <w:rsid w:val="00013324"/>
    <w:rsid w:val="000144B1"/>
    <w:rsid w:val="00014921"/>
    <w:rsid w:val="00016F17"/>
    <w:rsid w:val="000208BF"/>
    <w:rsid w:val="000227A4"/>
    <w:rsid w:val="0002499C"/>
    <w:rsid w:val="000270C0"/>
    <w:rsid w:val="00027833"/>
    <w:rsid w:val="0003302A"/>
    <w:rsid w:val="00033600"/>
    <w:rsid w:val="00033DFC"/>
    <w:rsid w:val="00035C09"/>
    <w:rsid w:val="00036F1C"/>
    <w:rsid w:val="00037396"/>
    <w:rsid w:val="00037932"/>
    <w:rsid w:val="00040A82"/>
    <w:rsid w:val="00040C11"/>
    <w:rsid w:val="00042D11"/>
    <w:rsid w:val="0004307D"/>
    <w:rsid w:val="0004376E"/>
    <w:rsid w:val="00043A04"/>
    <w:rsid w:val="000445F6"/>
    <w:rsid w:val="00046181"/>
    <w:rsid w:val="000463A6"/>
    <w:rsid w:val="00046454"/>
    <w:rsid w:val="000467AF"/>
    <w:rsid w:val="00046DF6"/>
    <w:rsid w:val="00047C76"/>
    <w:rsid w:val="0005294F"/>
    <w:rsid w:val="00053F78"/>
    <w:rsid w:val="00054DD9"/>
    <w:rsid w:val="00056299"/>
    <w:rsid w:val="000576B5"/>
    <w:rsid w:val="00060107"/>
    <w:rsid w:val="0006361B"/>
    <w:rsid w:val="00063D35"/>
    <w:rsid w:val="00064688"/>
    <w:rsid w:val="00066CE2"/>
    <w:rsid w:val="0007136B"/>
    <w:rsid w:val="00071798"/>
    <w:rsid w:val="00071E61"/>
    <w:rsid w:val="00074BED"/>
    <w:rsid w:val="000760E8"/>
    <w:rsid w:val="0008210F"/>
    <w:rsid w:val="00083742"/>
    <w:rsid w:val="00086535"/>
    <w:rsid w:val="00086F0F"/>
    <w:rsid w:val="00092D85"/>
    <w:rsid w:val="000930FB"/>
    <w:rsid w:val="00094F82"/>
    <w:rsid w:val="0009502B"/>
    <w:rsid w:val="000956D3"/>
    <w:rsid w:val="00095FCD"/>
    <w:rsid w:val="00097995"/>
    <w:rsid w:val="000A19F0"/>
    <w:rsid w:val="000A576B"/>
    <w:rsid w:val="000A5F72"/>
    <w:rsid w:val="000A6306"/>
    <w:rsid w:val="000A7374"/>
    <w:rsid w:val="000B094A"/>
    <w:rsid w:val="000B0D1D"/>
    <w:rsid w:val="000B1EEE"/>
    <w:rsid w:val="000B497F"/>
    <w:rsid w:val="000B4F7A"/>
    <w:rsid w:val="000B54A9"/>
    <w:rsid w:val="000B5EFE"/>
    <w:rsid w:val="000B6095"/>
    <w:rsid w:val="000B64B5"/>
    <w:rsid w:val="000C0934"/>
    <w:rsid w:val="000C0D7F"/>
    <w:rsid w:val="000C22B2"/>
    <w:rsid w:val="000C3B11"/>
    <w:rsid w:val="000C3E25"/>
    <w:rsid w:val="000C4787"/>
    <w:rsid w:val="000C7099"/>
    <w:rsid w:val="000D05AA"/>
    <w:rsid w:val="000D22DE"/>
    <w:rsid w:val="000D5B98"/>
    <w:rsid w:val="000D73EB"/>
    <w:rsid w:val="000E048A"/>
    <w:rsid w:val="000E2A0B"/>
    <w:rsid w:val="000E4870"/>
    <w:rsid w:val="000E4C29"/>
    <w:rsid w:val="000E62CC"/>
    <w:rsid w:val="000E708A"/>
    <w:rsid w:val="000E758E"/>
    <w:rsid w:val="000E7989"/>
    <w:rsid w:val="000F018B"/>
    <w:rsid w:val="000F6287"/>
    <w:rsid w:val="0010084A"/>
    <w:rsid w:val="00101558"/>
    <w:rsid w:val="00101D59"/>
    <w:rsid w:val="00101E9B"/>
    <w:rsid w:val="00101ED0"/>
    <w:rsid w:val="00102252"/>
    <w:rsid w:val="0010302A"/>
    <w:rsid w:val="001036C6"/>
    <w:rsid w:val="00104A53"/>
    <w:rsid w:val="00104BF7"/>
    <w:rsid w:val="00104FFF"/>
    <w:rsid w:val="00105C45"/>
    <w:rsid w:val="00106454"/>
    <w:rsid w:val="001064B7"/>
    <w:rsid w:val="00106D27"/>
    <w:rsid w:val="00112BCA"/>
    <w:rsid w:val="00121C3A"/>
    <w:rsid w:val="00126030"/>
    <w:rsid w:val="00126B6D"/>
    <w:rsid w:val="0013174B"/>
    <w:rsid w:val="001318D3"/>
    <w:rsid w:val="0013192B"/>
    <w:rsid w:val="00132240"/>
    <w:rsid w:val="001334A1"/>
    <w:rsid w:val="001336B6"/>
    <w:rsid w:val="001344FF"/>
    <w:rsid w:val="00134B27"/>
    <w:rsid w:val="0013512B"/>
    <w:rsid w:val="00135B91"/>
    <w:rsid w:val="00136E99"/>
    <w:rsid w:val="00142360"/>
    <w:rsid w:val="00143A56"/>
    <w:rsid w:val="0014540D"/>
    <w:rsid w:val="001505D0"/>
    <w:rsid w:val="0015064F"/>
    <w:rsid w:val="00151AAD"/>
    <w:rsid w:val="001550FA"/>
    <w:rsid w:val="00155C5A"/>
    <w:rsid w:val="00156BF1"/>
    <w:rsid w:val="001573E2"/>
    <w:rsid w:val="00162268"/>
    <w:rsid w:val="00162312"/>
    <w:rsid w:val="00162B8E"/>
    <w:rsid w:val="00162FA7"/>
    <w:rsid w:val="001644D5"/>
    <w:rsid w:val="001646B7"/>
    <w:rsid w:val="00167BA2"/>
    <w:rsid w:val="00171AC3"/>
    <w:rsid w:val="00175407"/>
    <w:rsid w:val="0017689B"/>
    <w:rsid w:val="00182499"/>
    <w:rsid w:val="001825D2"/>
    <w:rsid w:val="00183EA3"/>
    <w:rsid w:val="0018697C"/>
    <w:rsid w:val="00190509"/>
    <w:rsid w:val="001906D8"/>
    <w:rsid w:val="00191C8B"/>
    <w:rsid w:val="00191E91"/>
    <w:rsid w:val="00191F2E"/>
    <w:rsid w:val="00192A46"/>
    <w:rsid w:val="001944E3"/>
    <w:rsid w:val="001A180F"/>
    <w:rsid w:val="001A2060"/>
    <w:rsid w:val="001A30BD"/>
    <w:rsid w:val="001A3930"/>
    <w:rsid w:val="001A6933"/>
    <w:rsid w:val="001B0846"/>
    <w:rsid w:val="001B10F2"/>
    <w:rsid w:val="001B1A91"/>
    <w:rsid w:val="001B521A"/>
    <w:rsid w:val="001B68CB"/>
    <w:rsid w:val="001B68F7"/>
    <w:rsid w:val="001C415D"/>
    <w:rsid w:val="001C5196"/>
    <w:rsid w:val="001C6A31"/>
    <w:rsid w:val="001C6B09"/>
    <w:rsid w:val="001C7097"/>
    <w:rsid w:val="001C7FA8"/>
    <w:rsid w:val="001D158C"/>
    <w:rsid w:val="001D274F"/>
    <w:rsid w:val="001D2B72"/>
    <w:rsid w:val="001D2DAC"/>
    <w:rsid w:val="001D3394"/>
    <w:rsid w:val="001D3B14"/>
    <w:rsid w:val="001D3C99"/>
    <w:rsid w:val="001D49DD"/>
    <w:rsid w:val="001D772E"/>
    <w:rsid w:val="001E0B8F"/>
    <w:rsid w:val="001E2D88"/>
    <w:rsid w:val="001E2EF8"/>
    <w:rsid w:val="001E4BCB"/>
    <w:rsid w:val="001E5EE9"/>
    <w:rsid w:val="001F0DD0"/>
    <w:rsid w:val="001F322C"/>
    <w:rsid w:val="001F36F9"/>
    <w:rsid w:val="001F46B9"/>
    <w:rsid w:val="001F5921"/>
    <w:rsid w:val="00200D87"/>
    <w:rsid w:val="002052E1"/>
    <w:rsid w:val="002059DD"/>
    <w:rsid w:val="002104FD"/>
    <w:rsid w:val="00211F41"/>
    <w:rsid w:val="002125FF"/>
    <w:rsid w:val="00212D1E"/>
    <w:rsid w:val="00213653"/>
    <w:rsid w:val="002137BD"/>
    <w:rsid w:val="0021419A"/>
    <w:rsid w:val="00214517"/>
    <w:rsid w:val="00215C7F"/>
    <w:rsid w:val="00217923"/>
    <w:rsid w:val="002221A7"/>
    <w:rsid w:val="00227608"/>
    <w:rsid w:val="00233336"/>
    <w:rsid w:val="00233D4E"/>
    <w:rsid w:val="00235A9C"/>
    <w:rsid w:val="00236BA6"/>
    <w:rsid w:val="00237445"/>
    <w:rsid w:val="00241471"/>
    <w:rsid w:val="00241BF9"/>
    <w:rsid w:val="00243F91"/>
    <w:rsid w:val="002440A6"/>
    <w:rsid w:val="002454CD"/>
    <w:rsid w:val="00246DF7"/>
    <w:rsid w:val="00247EDF"/>
    <w:rsid w:val="00250A43"/>
    <w:rsid w:val="00250E08"/>
    <w:rsid w:val="00253D1A"/>
    <w:rsid w:val="002549FA"/>
    <w:rsid w:val="00255236"/>
    <w:rsid w:val="002562A8"/>
    <w:rsid w:val="00262E5A"/>
    <w:rsid w:val="0026367C"/>
    <w:rsid w:val="002639BF"/>
    <w:rsid w:val="00263FFC"/>
    <w:rsid w:val="002649FA"/>
    <w:rsid w:val="00265A57"/>
    <w:rsid w:val="00265B29"/>
    <w:rsid w:val="00266BB2"/>
    <w:rsid w:val="00266C1C"/>
    <w:rsid w:val="002718CF"/>
    <w:rsid w:val="00274085"/>
    <w:rsid w:val="00274CD7"/>
    <w:rsid w:val="002760F0"/>
    <w:rsid w:val="00277A05"/>
    <w:rsid w:val="00280F00"/>
    <w:rsid w:val="0028140A"/>
    <w:rsid w:val="00281414"/>
    <w:rsid w:val="00281A88"/>
    <w:rsid w:val="0028217D"/>
    <w:rsid w:val="0028544D"/>
    <w:rsid w:val="0028630F"/>
    <w:rsid w:val="002911F0"/>
    <w:rsid w:val="00291F81"/>
    <w:rsid w:val="00292EE9"/>
    <w:rsid w:val="00293FE5"/>
    <w:rsid w:val="0029581C"/>
    <w:rsid w:val="002962C0"/>
    <w:rsid w:val="00296B03"/>
    <w:rsid w:val="002A04E6"/>
    <w:rsid w:val="002A1301"/>
    <w:rsid w:val="002A1BA3"/>
    <w:rsid w:val="002A2617"/>
    <w:rsid w:val="002A43A1"/>
    <w:rsid w:val="002A44E4"/>
    <w:rsid w:val="002A46C5"/>
    <w:rsid w:val="002A5864"/>
    <w:rsid w:val="002A702B"/>
    <w:rsid w:val="002B1071"/>
    <w:rsid w:val="002B60E8"/>
    <w:rsid w:val="002B7A1E"/>
    <w:rsid w:val="002B7FF2"/>
    <w:rsid w:val="002C0E7A"/>
    <w:rsid w:val="002C1663"/>
    <w:rsid w:val="002C318B"/>
    <w:rsid w:val="002C3BF9"/>
    <w:rsid w:val="002C3F27"/>
    <w:rsid w:val="002C5E1D"/>
    <w:rsid w:val="002C62FC"/>
    <w:rsid w:val="002C6D4C"/>
    <w:rsid w:val="002C7C35"/>
    <w:rsid w:val="002D3FE2"/>
    <w:rsid w:val="002D4BFE"/>
    <w:rsid w:val="002D56AA"/>
    <w:rsid w:val="002D5ED5"/>
    <w:rsid w:val="002D607E"/>
    <w:rsid w:val="002D6840"/>
    <w:rsid w:val="002E1686"/>
    <w:rsid w:val="002E2085"/>
    <w:rsid w:val="002E249F"/>
    <w:rsid w:val="002E3F7A"/>
    <w:rsid w:val="002E4C3B"/>
    <w:rsid w:val="002E5EEE"/>
    <w:rsid w:val="002E68DA"/>
    <w:rsid w:val="002E777B"/>
    <w:rsid w:val="002F06E5"/>
    <w:rsid w:val="002F4A45"/>
    <w:rsid w:val="002F51C8"/>
    <w:rsid w:val="002F5622"/>
    <w:rsid w:val="00300903"/>
    <w:rsid w:val="00300E2C"/>
    <w:rsid w:val="003022BE"/>
    <w:rsid w:val="003034A7"/>
    <w:rsid w:val="00303EEF"/>
    <w:rsid w:val="00304524"/>
    <w:rsid w:val="003064F9"/>
    <w:rsid w:val="0031291D"/>
    <w:rsid w:val="00313408"/>
    <w:rsid w:val="00317DF6"/>
    <w:rsid w:val="003209AF"/>
    <w:rsid w:val="003230D0"/>
    <w:rsid w:val="00323186"/>
    <w:rsid w:val="00324475"/>
    <w:rsid w:val="003252B0"/>
    <w:rsid w:val="003274A2"/>
    <w:rsid w:val="003324B5"/>
    <w:rsid w:val="00334545"/>
    <w:rsid w:val="00334A95"/>
    <w:rsid w:val="00334FA8"/>
    <w:rsid w:val="00337282"/>
    <w:rsid w:val="00343C96"/>
    <w:rsid w:val="0034551D"/>
    <w:rsid w:val="00346B9A"/>
    <w:rsid w:val="00347EDF"/>
    <w:rsid w:val="003530C5"/>
    <w:rsid w:val="00356091"/>
    <w:rsid w:val="00356A62"/>
    <w:rsid w:val="00357170"/>
    <w:rsid w:val="00361EFB"/>
    <w:rsid w:val="0036486D"/>
    <w:rsid w:val="0036584E"/>
    <w:rsid w:val="0036638C"/>
    <w:rsid w:val="00372836"/>
    <w:rsid w:val="00375ED6"/>
    <w:rsid w:val="00377207"/>
    <w:rsid w:val="0038069C"/>
    <w:rsid w:val="0038193C"/>
    <w:rsid w:val="00381E01"/>
    <w:rsid w:val="0038218C"/>
    <w:rsid w:val="003837E3"/>
    <w:rsid w:val="00387A31"/>
    <w:rsid w:val="00387CFD"/>
    <w:rsid w:val="00390507"/>
    <w:rsid w:val="003917FE"/>
    <w:rsid w:val="003923DC"/>
    <w:rsid w:val="00392F04"/>
    <w:rsid w:val="00394BDE"/>
    <w:rsid w:val="003954ED"/>
    <w:rsid w:val="0039782C"/>
    <w:rsid w:val="003A021A"/>
    <w:rsid w:val="003A158E"/>
    <w:rsid w:val="003A19B3"/>
    <w:rsid w:val="003A57D5"/>
    <w:rsid w:val="003A62A7"/>
    <w:rsid w:val="003A6F13"/>
    <w:rsid w:val="003A740B"/>
    <w:rsid w:val="003B3CA3"/>
    <w:rsid w:val="003B64C2"/>
    <w:rsid w:val="003C26EA"/>
    <w:rsid w:val="003C43DA"/>
    <w:rsid w:val="003C51E9"/>
    <w:rsid w:val="003C69C3"/>
    <w:rsid w:val="003C6B38"/>
    <w:rsid w:val="003C6E8A"/>
    <w:rsid w:val="003D2983"/>
    <w:rsid w:val="003D2D33"/>
    <w:rsid w:val="003D499D"/>
    <w:rsid w:val="003D4D42"/>
    <w:rsid w:val="003D6781"/>
    <w:rsid w:val="003E0331"/>
    <w:rsid w:val="003E1D5D"/>
    <w:rsid w:val="003F302A"/>
    <w:rsid w:val="003F466F"/>
    <w:rsid w:val="003F495B"/>
    <w:rsid w:val="004041F2"/>
    <w:rsid w:val="00405BE7"/>
    <w:rsid w:val="00405CC5"/>
    <w:rsid w:val="00407268"/>
    <w:rsid w:val="00407BCE"/>
    <w:rsid w:val="00407FFC"/>
    <w:rsid w:val="00410DCB"/>
    <w:rsid w:val="004133BD"/>
    <w:rsid w:val="00415439"/>
    <w:rsid w:val="00416BE6"/>
    <w:rsid w:val="00416E27"/>
    <w:rsid w:val="00423C18"/>
    <w:rsid w:val="00424329"/>
    <w:rsid w:val="00424834"/>
    <w:rsid w:val="0042495E"/>
    <w:rsid w:val="00426C86"/>
    <w:rsid w:val="0042708B"/>
    <w:rsid w:val="0043056A"/>
    <w:rsid w:val="00432B71"/>
    <w:rsid w:val="00434972"/>
    <w:rsid w:val="004353E3"/>
    <w:rsid w:val="00435D0D"/>
    <w:rsid w:val="004361E8"/>
    <w:rsid w:val="004379A7"/>
    <w:rsid w:val="00440DCB"/>
    <w:rsid w:val="00444228"/>
    <w:rsid w:val="004446EA"/>
    <w:rsid w:val="00450332"/>
    <w:rsid w:val="00451D4F"/>
    <w:rsid w:val="00453FE3"/>
    <w:rsid w:val="00460191"/>
    <w:rsid w:val="00460CF7"/>
    <w:rsid w:val="00460E53"/>
    <w:rsid w:val="00462D27"/>
    <w:rsid w:val="00464BAB"/>
    <w:rsid w:val="00464FD0"/>
    <w:rsid w:val="00466F8A"/>
    <w:rsid w:val="00470A50"/>
    <w:rsid w:val="00470E27"/>
    <w:rsid w:val="00471D8A"/>
    <w:rsid w:val="0047297F"/>
    <w:rsid w:val="00473461"/>
    <w:rsid w:val="004740C1"/>
    <w:rsid w:val="0048207F"/>
    <w:rsid w:val="004830AE"/>
    <w:rsid w:val="00483DD2"/>
    <w:rsid w:val="00483F65"/>
    <w:rsid w:val="00485800"/>
    <w:rsid w:val="00486588"/>
    <w:rsid w:val="00490556"/>
    <w:rsid w:val="00492D54"/>
    <w:rsid w:val="00497909"/>
    <w:rsid w:val="004A0246"/>
    <w:rsid w:val="004A47A5"/>
    <w:rsid w:val="004A6F4F"/>
    <w:rsid w:val="004A6FFB"/>
    <w:rsid w:val="004A7302"/>
    <w:rsid w:val="004A7E94"/>
    <w:rsid w:val="004B0EA1"/>
    <w:rsid w:val="004B2944"/>
    <w:rsid w:val="004B7443"/>
    <w:rsid w:val="004C13D2"/>
    <w:rsid w:val="004C4F1F"/>
    <w:rsid w:val="004C5FC1"/>
    <w:rsid w:val="004C7481"/>
    <w:rsid w:val="004C7A6E"/>
    <w:rsid w:val="004D0081"/>
    <w:rsid w:val="004D06EE"/>
    <w:rsid w:val="004D2ADE"/>
    <w:rsid w:val="004D3210"/>
    <w:rsid w:val="004D5AD7"/>
    <w:rsid w:val="004D60CE"/>
    <w:rsid w:val="004D6EBA"/>
    <w:rsid w:val="004E084B"/>
    <w:rsid w:val="004E2C68"/>
    <w:rsid w:val="004F2544"/>
    <w:rsid w:val="004F33F3"/>
    <w:rsid w:val="004F353B"/>
    <w:rsid w:val="004F6178"/>
    <w:rsid w:val="005014B8"/>
    <w:rsid w:val="005040EA"/>
    <w:rsid w:val="0050740E"/>
    <w:rsid w:val="00510330"/>
    <w:rsid w:val="0051289C"/>
    <w:rsid w:val="00514777"/>
    <w:rsid w:val="005159B6"/>
    <w:rsid w:val="00516A9A"/>
    <w:rsid w:val="00517209"/>
    <w:rsid w:val="00517706"/>
    <w:rsid w:val="005202AF"/>
    <w:rsid w:val="00522EDF"/>
    <w:rsid w:val="00523034"/>
    <w:rsid w:val="00523554"/>
    <w:rsid w:val="00527169"/>
    <w:rsid w:val="00527DD2"/>
    <w:rsid w:val="005342D0"/>
    <w:rsid w:val="00535326"/>
    <w:rsid w:val="00543422"/>
    <w:rsid w:val="00547F0E"/>
    <w:rsid w:val="00550391"/>
    <w:rsid w:val="00551180"/>
    <w:rsid w:val="00551A41"/>
    <w:rsid w:val="005542FF"/>
    <w:rsid w:val="0055442D"/>
    <w:rsid w:val="00554FE9"/>
    <w:rsid w:val="0055588E"/>
    <w:rsid w:val="00555A39"/>
    <w:rsid w:val="00556676"/>
    <w:rsid w:val="00557BAA"/>
    <w:rsid w:val="00561543"/>
    <w:rsid w:val="00566665"/>
    <w:rsid w:val="00566CB1"/>
    <w:rsid w:val="005677B2"/>
    <w:rsid w:val="00567954"/>
    <w:rsid w:val="00571246"/>
    <w:rsid w:val="00571A06"/>
    <w:rsid w:val="00575E5F"/>
    <w:rsid w:val="005775B2"/>
    <w:rsid w:val="0058054B"/>
    <w:rsid w:val="00580B50"/>
    <w:rsid w:val="00581912"/>
    <w:rsid w:val="00582298"/>
    <w:rsid w:val="005830A4"/>
    <w:rsid w:val="00587462"/>
    <w:rsid w:val="00590C40"/>
    <w:rsid w:val="00591E17"/>
    <w:rsid w:val="0059394D"/>
    <w:rsid w:val="005946EF"/>
    <w:rsid w:val="005A09FA"/>
    <w:rsid w:val="005A5A07"/>
    <w:rsid w:val="005B4ABC"/>
    <w:rsid w:val="005B6ACA"/>
    <w:rsid w:val="005B6B5F"/>
    <w:rsid w:val="005B6D95"/>
    <w:rsid w:val="005B7D1A"/>
    <w:rsid w:val="005C4BF4"/>
    <w:rsid w:val="005C4FF2"/>
    <w:rsid w:val="005C7D3E"/>
    <w:rsid w:val="005C7D4B"/>
    <w:rsid w:val="005C7F30"/>
    <w:rsid w:val="005D16BA"/>
    <w:rsid w:val="005D42DF"/>
    <w:rsid w:val="005D44E8"/>
    <w:rsid w:val="005D5718"/>
    <w:rsid w:val="005D5F20"/>
    <w:rsid w:val="005D7524"/>
    <w:rsid w:val="005E0F1C"/>
    <w:rsid w:val="005E1D55"/>
    <w:rsid w:val="005E2227"/>
    <w:rsid w:val="005E4AE6"/>
    <w:rsid w:val="005E4C99"/>
    <w:rsid w:val="005E7075"/>
    <w:rsid w:val="005F5B47"/>
    <w:rsid w:val="005F737B"/>
    <w:rsid w:val="00600851"/>
    <w:rsid w:val="00601D0E"/>
    <w:rsid w:val="0060261C"/>
    <w:rsid w:val="00603997"/>
    <w:rsid w:val="006042A6"/>
    <w:rsid w:val="00605A78"/>
    <w:rsid w:val="0060641A"/>
    <w:rsid w:val="006073F8"/>
    <w:rsid w:val="00610AE8"/>
    <w:rsid w:val="006111C3"/>
    <w:rsid w:val="00611382"/>
    <w:rsid w:val="00611612"/>
    <w:rsid w:val="00613E6E"/>
    <w:rsid w:val="00614175"/>
    <w:rsid w:val="00615C30"/>
    <w:rsid w:val="0061719B"/>
    <w:rsid w:val="0062067C"/>
    <w:rsid w:val="00623DF2"/>
    <w:rsid w:val="00626D4E"/>
    <w:rsid w:val="006310BA"/>
    <w:rsid w:val="00631242"/>
    <w:rsid w:val="00631445"/>
    <w:rsid w:val="0063272D"/>
    <w:rsid w:val="006338D0"/>
    <w:rsid w:val="00633D9B"/>
    <w:rsid w:val="00634C0E"/>
    <w:rsid w:val="0064604A"/>
    <w:rsid w:val="00647EC8"/>
    <w:rsid w:val="00653023"/>
    <w:rsid w:val="00656679"/>
    <w:rsid w:val="00657500"/>
    <w:rsid w:val="006623A1"/>
    <w:rsid w:val="00662F7C"/>
    <w:rsid w:val="006633E5"/>
    <w:rsid w:val="00665153"/>
    <w:rsid w:val="00666106"/>
    <w:rsid w:val="0067047A"/>
    <w:rsid w:val="00670A77"/>
    <w:rsid w:val="0067145B"/>
    <w:rsid w:val="006721F3"/>
    <w:rsid w:val="0067647E"/>
    <w:rsid w:val="0067750B"/>
    <w:rsid w:val="00677C85"/>
    <w:rsid w:val="0068466F"/>
    <w:rsid w:val="0068771E"/>
    <w:rsid w:val="00690FD3"/>
    <w:rsid w:val="006924FA"/>
    <w:rsid w:val="006927A1"/>
    <w:rsid w:val="006952CE"/>
    <w:rsid w:val="00696B5C"/>
    <w:rsid w:val="00697702"/>
    <w:rsid w:val="006A049B"/>
    <w:rsid w:val="006A3663"/>
    <w:rsid w:val="006A53DA"/>
    <w:rsid w:val="006A61A4"/>
    <w:rsid w:val="006A63B7"/>
    <w:rsid w:val="006A65D7"/>
    <w:rsid w:val="006A6C1B"/>
    <w:rsid w:val="006A7BF7"/>
    <w:rsid w:val="006B0411"/>
    <w:rsid w:val="006B04B1"/>
    <w:rsid w:val="006B14EF"/>
    <w:rsid w:val="006B1893"/>
    <w:rsid w:val="006B196F"/>
    <w:rsid w:val="006B4DE2"/>
    <w:rsid w:val="006B6EB4"/>
    <w:rsid w:val="006C00A2"/>
    <w:rsid w:val="006C1DF2"/>
    <w:rsid w:val="006C27E0"/>
    <w:rsid w:val="006C3BC5"/>
    <w:rsid w:val="006C5128"/>
    <w:rsid w:val="006C527F"/>
    <w:rsid w:val="006C5961"/>
    <w:rsid w:val="006C6BAD"/>
    <w:rsid w:val="006D0B21"/>
    <w:rsid w:val="006D2C1A"/>
    <w:rsid w:val="006D307D"/>
    <w:rsid w:val="006D4C08"/>
    <w:rsid w:val="006D5BEA"/>
    <w:rsid w:val="006E1177"/>
    <w:rsid w:val="006E2E8B"/>
    <w:rsid w:val="006E3F56"/>
    <w:rsid w:val="006E4EB5"/>
    <w:rsid w:val="006E52F3"/>
    <w:rsid w:val="006E63FA"/>
    <w:rsid w:val="006F14DA"/>
    <w:rsid w:val="006F226A"/>
    <w:rsid w:val="006F264E"/>
    <w:rsid w:val="006F5035"/>
    <w:rsid w:val="00700A1C"/>
    <w:rsid w:val="00701280"/>
    <w:rsid w:val="00702AE4"/>
    <w:rsid w:val="0070555B"/>
    <w:rsid w:val="00705F41"/>
    <w:rsid w:val="0071085A"/>
    <w:rsid w:val="00710C2F"/>
    <w:rsid w:val="0071118F"/>
    <w:rsid w:val="0071465C"/>
    <w:rsid w:val="0071630D"/>
    <w:rsid w:val="00717E78"/>
    <w:rsid w:val="00720C51"/>
    <w:rsid w:val="007277DB"/>
    <w:rsid w:val="00730244"/>
    <w:rsid w:val="00731C72"/>
    <w:rsid w:val="00732B37"/>
    <w:rsid w:val="007338FD"/>
    <w:rsid w:val="00740286"/>
    <w:rsid w:val="007419F0"/>
    <w:rsid w:val="00742643"/>
    <w:rsid w:val="00743969"/>
    <w:rsid w:val="00746E16"/>
    <w:rsid w:val="00746EC2"/>
    <w:rsid w:val="007471F7"/>
    <w:rsid w:val="00747BC8"/>
    <w:rsid w:val="0075102A"/>
    <w:rsid w:val="0075154E"/>
    <w:rsid w:val="007522AF"/>
    <w:rsid w:val="007532C0"/>
    <w:rsid w:val="0075430D"/>
    <w:rsid w:val="00754E26"/>
    <w:rsid w:val="00755073"/>
    <w:rsid w:val="0075509C"/>
    <w:rsid w:val="007556C6"/>
    <w:rsid w:val="00755885"/>
    <w:rsid w:val="0075596A"/>
    <w:rsid w:val="00756D25"/>
    <w:rsid w:val="00757476"/>
    <w:rsid w:val="00757942"/>
    <w:rsid w:val="00760206"/>
    <w:rsid w:val="007604CF"/>
    <w:rsid w:val="007604DC"/>
    <w:rsid w:val="00763A95"/>
    <w:rsid w:val="00763EEE"/>
    <w:rsid w:val="00764992"/>
    <w:rsid w:val="00764D1B"/>
    <w:rsid w:val="0076522E"/>
    <w:rsid w:val="00765271"/>
    <w:rsid w:val="00766E39"/>
    <w:rsid w:val="00766E3D"/>
    <w:rsid w:val="00767759"/>
    <w:rsid w:val="00767E26"/>
    <w:rsid w:val="00771B25"/>
    <w:rsid w:val="007726B0"/>
    <w:rsid w:val="0077380A"/>
    <w:rsid w:val="00773998"/>
    <w:rsid w:val="007740D1"/>
    <w:rsid w:val="00774406"/>
    <w:rsid w:val="00775BBB"/>
    <w:rsid w:val="00775C8E"/>
    <w:rsid w:val="00776215"/>
    <w:rsid w:val="0077636C"/>
    <w:rsid w:val="007773FB"/>
    <w:rsid w:val="00777B57"/>
    <w:rsid w:val="00777F29"/>
    <w:rsid w:val="00780104"/>
    <w:rsid w:val="0078120C"/>
    <w:rsid w:val="00782681"/>
    <w:rsid w:val="0078367C"/>
    <w:rsid w:val="007851A4"/>
    <w:rsid w:val="00786DF3"/>
    <w:rsid w:val="007877BE"/>
    <w:rsid w:val="00787CF5"/>
    <w:rsid w:val="00791293"/>
    <w:rsid w:val="00791FCA"/>
    <w:rsid w:val="007924C7"/>
    <w:rsid w:val="007929AA"/>
    <w:rsid w:val="00795E80"/>
    <w:rsid w:val="0079644F"/>
    <w:rsid w:val="00796B16"/>
    <w:rsid w:val="00797164"/>
    <w:rsid w:val="007A153D"/>
    <w:rsid w:val="007A1E35"/>
    <w:rsid w:val="007A248A"/>
    <w:rsid w:val="007A3B4D"/>
    <w:rsid w:val="007A550C"/>
    <w:rsid w:val="007A5A4C"/>
    <w:rsid w:val="007B1BE3"/>
    <w:rsid w:val="007B56E1"/>
    <w:rsid w:val="007B6C81"/>
    <w:rsid w:val="007B78AB"/>
    <w:rsid w:val="007C0392"/>
    <w:rsid w:val="007C153C"/>
    <w:rsid w:val="007C1A71"/>
    <w:rsid w:val="007C20EB"/>
    <w:rsid w:val="007C4036"/>
    <w:rsid w:val="007C49D7"/>
    <w:rsid w:val="007C4D7B"/>
    <w:rsid w:val="007C763A"/>
    <w:rsid w:val="007D05DF"/>
    <w:rsid w:val="007D3BFC"/>
    <w:rsid w:val="007D3C5D"/>
    <w:rsid w:val="007D677B"/>
    <w:rsid w:val="007D67D9"/>
    <w:rsid w:val="007D74FB"/>
    <w:rsid w:val="007E0919"/>
    <w:rsid w:val="007E1E06"/>
    <w:rsid w:val="007E1F62"/>
    <w:rsid w:val="007E20F5"/>
    <w:rsid w:val="007E403F"/>
    <w:rsid w:val="007E6905"/>
    <w:rsid w:val="007E7CC0"/>
    <w:rsid w:val="007E7CFA"/>
    <w:rsid w:val="007F0188"/>
    <w:rsid w:val="007F26B4"/>
    <w:rsid w:val="007F32F7"/>
    <w:rsid w:val="007F5C34"/>
    <w:rsid w:val="007F621E"/>
    <w:rsid w:val="007F77A4"/>
    <w:rsid w:val="00801195"/>
    <w:rsid w:val="008031F9"/>
    <w:rsid w:val="008056CD"/>
    <w:rsid w:val="0080577F"/>
    <w:rsid w:val="00805C50"/>
    <w:rsid w:val="00807333"/>
    <w:rsid w:val="0080755D"/>
    <w:rsid w:val="00810BBC"/>
    <w:rsid w:val="00811B61"/>
    <w:rsid w:val="00817341"/>
    <w:rsid w:val="00817474"/>
    <w:rsid w:val="00817BF1"/>
    <w:rsid w:val="00826153"/>
    <w:rsid w:val="008264F8"/>
    <w:rsid w:val="00826C35"/>
    <w:rsid w:val="00827B5E"/>
    <w:rsid w:val="008337F9"/>
    <w:rsid w:val="00834379"/>
    <w:rsid w:val="00834574"/>
    <w:rsid w:val="00834F4E"/>
    <w:rsid w:val="008363B5"/>
    <w:rsid w:val="00837297"/>
    <w:rsid w:val="0083756B"/>
    <w:rsid w:val="008409F9"/>
    <w:rsid w:val="00840C2B"/>
    <w:rsid w:val="008420C8"/>
    <w:rsid w:val="0084269F"/>
    <w:rsid w:val="00842BDD"/>
    <w:rsid w:val="0084494B"/>
    <w:rsid w:val="00846FB2"/>
    <w:rsid w:val="00847452"/>
    <w:rsid w:val="00850B7D"/>
    <w:rsid w:val="00852A47"/>
    <w:rsid w:val="00852B3D"/>
    <w:rsid w:val="00852D2A"/>
    <w:rsid w:val="008535D6"/>
    <w:rsid w:val="008541FA"/>
    <w:rsid w:val="0085708D"/>
    <w:rsid w:val="00857E3C"/>
    <w:rsid w:val="00860197"/>
    <w:rsid w:val="0086075D"/>
    <w:rsid w:val="00862395"/>
    <w:rsid w:val="00866E11"/>
    <w:rsid w:val="00870E65"/>
    <w:rsid w:val="008811FD"/>
    <w:rsid w:val="008813D1"/>
    <w:rsid w:val="00883386"/>
    <w:rsid w:val="00883D80"/>
    <w:rsid w:val="00885404"/>
    <w:rsid w:val="008854B6"/>
    <w:rsid w:val="0088698A"/>
    <w:rsid w:val="00887C5A"/>
    <w:rsid w:val="00887E3F"/>
    <w:rsid w:val="008907BF"/>
    <w:rsid w:val="00891301"/>
    <w:rsid w:val="008951F2"/>
    <w:rsid w:val="00896DBA"/>
    <w:rsid w:val="00897517"/>
    <w:rsid w:val="008A1238"/>
    <w:rsid w:val="008A14A9"/>
    <w:rsid w:val="008A1950"/>
    <w:rsid w:val="008A7171"/>
    <w:rsid w:val="008A7EE1"/>
    <w:rsid w:val="008B0A4F"/>
    <w:rsid w:val="008B1A7F"/>
    <w:rsid w:val="008B1ECA"/>
    <w:rsid w:val="008B32C3"/>
    <w:rsid w:val="008B4344"/>
    <w:rsid w:val="008B64F6"/>
    <w:rsid w:val="008B6675"/>
    <w:rsid w:val="008B6848"/>
    <w:rsid w:val="008B68D9"/>
    <w:rsid w:val="008C07DE"/>
    <w:rsid w:val="008C1E9D"/>
    <w:rsid w:val="008C2597"/>
    <w:rsid w:val="008C66BD"/>
    <w:rsid w:val="008C7B59"/>
    <w:rsid w:val="008C7BE5"/>
    <w:rsid w:val="008D0656"/>
    <w:rsid w:val="008D0A73"/>
    <w:rsid w:val="008D1DBB"/>
    <w:rsid w:val="008D30E8"/>
    <w:rsid w:val="008D4577"/>
    <w:rsid w:val="008D6707"/>
    <w:rsid w:val="008D6C05"/>
    <w:rsid w:val="008E2102"/>
    <w:rsid w:val="008E5778"/>
    <w:rsid w:val="008E6BD3"/>
    <w:rsid w:val="008E6D79"/>
    <w:rsid w:val="008E7B95"/>
    <w:rsid w:val="008F1238"/>
    <w:rsid w:val="008F3122"/>
    <w:rsid w:val="008F3825"/>
    <w:rsid w:val="008F3BD7"/>
    <w:rsid w:val="008F5E5C"/>
    <w:rsid w:val="008F7C39"/>
    <w:rsid w:val="009007FF"/>
    <w:rsid w:val="009018F9"/>
    <w:rsid w:val="00903D72"/>
    <w:rsid w:val="009050F4"/>
    <w:rsid w:val="00910CC8"/>
    <w:rsid w:val="00913BBF"/>
    <w:rsid w:val="009155E5"/>
    <w:rsid w:val="0091569E"/>
    <w:rsid w:val="00916FC6"/>
    <w:rsid w:val="00920A1D"/>
    <w:rsid w:val="00920B91"/>
    <w:rsid w:val="00922E9E"/>
    <w:rsid w:val="00927427"/>
    <w:rsid w:val="00927A31"/>
    <w:rsid w:val="00930AFB"/>
    <w:rsid w:val="00930CE9"/>
    <w:rsid w:val="0093327C"/>
    <w:rsid w:val="00933298"/>
    <w:rsid w:val="00934E20"/>
    <w:rsid w:val="009402CE"/>
    <w:rsid w:val="00943B14"/>
    <w:rsid w:val="00945B6A"/>
    <w:rsid w:val="00945B9F"/>
    <w:rsid w:val="00946068"/>
    <w:rsid w:val="0094638F"/>
    <w:rsid w:val="00946B97"/>
    <w:rsid w:val="00946C2B"/>
    <w:rsid w:val="00947012"/>
    <w:rsid w:val="0094768D"/>
    <w:rsid w:val="00960AC9"/>
    <w:rsid w:val="00964024"/>
    <w:rsid w:val="009644BF"/>
    <w:rsid w:val="009657FA"/>
    <w:rsid w:val="00966797"/>
    <w:rsid w:val="00967448"/>
    <w:rsid w:val="009744BB"/>
    <w:rsid w:val="0097483A"/>
    <w:rsid w:val="00975363"/>
    <w:rsid w:val="00975907"/>
    <w:rsid w:val="00976A91"/>
    <w:rsid w:val="00976E8E"/>
    <w:rsid w:val="00977FFA"/>
    <w:rsid w:val="00980410"/>
    <w:rsid w:val="0098049F"/>
    <w:rsid w:val="009819B5"/>
    <w:rsid w:val="00984176"/>
    <w:rsid w:val="00984A19"/>
    <w:rsid w:val="00987523"/>
    <w:rsid w:val="00990CE1"/>
    <w:rsid w:val="00991029"/>
    <w:rsid w:val="009917EA"/>
    <w:rsid w:val="00991A0D"/>
    <w:rsid w:val="00991E69"/>
    <w:rsid w:val="00992B4E"/>
    <w:rsid w:val="00993149"/>
    <w:rsid w:val="0099400E"/>
    <w:rsid w:val="009950D1"/>
    <w:rsid w:val="009A1318"/>
    <w:rsid w:val="009A3E73"/>
    <w:rsid w:val="009A57AE"/>
    <w:rsid w:val="009A6357"/>
    <w:rsid w:val="009B21C1"/>
    <w:rsid w:val="009B23D3"/>
    <w:rsid w:val="009B31F2"/>
    <w:rsid w:val="009B5058"/>
    <w:rsid w:val="009B520B"/>
    <w:rsid w:val="009B61E0"/>
    <w:rsid w:val="009B7756"/>
    <w:rsid w:val="009B7EDD"/>
    <w:rsid w:val="009C0ADE"/>
    <w:rsid w:val="009C0F3F"/>
    <w:rsid w:val="009C1573"/>
    <w:rsid w:val="009C4F46"/>
    <w:rsid w:val="009C7FF3"/>
    <w:rsid w:val="009D0530"/>
    <w:rsid w:val="009D2E0D"/>
    <w:rsid w:val="009D3012"/>
    <w:rsid w:val="009D3FA4"/>
    <w:rsid w:val="009D6631"/>
    <w:rsid w:val="009E0A04"/>
    <w:rsid w:val="009E2054"/>
    <w:rsid w:val="009E2559"/>
    <w:rsid w:val="009E56B7"/>
    <w:rsid w:val="009E75BA"/>
    <w:rsid w:val="009F0AC2"/>
    <w:rsid w:val="009F3CF9"/>
    <w:rsid w:val="009F3E2C"/>
    <w:rsid w:val="009F3EBF"/>
    <w:rsid w:val="009F6887"/>
    <w:rsid w:val="009F7788"/>
    <w:rsid w:val="00A01448"/>
    <w:rsid w:val="00A02013"/>
    <w:rsid w:val="00A0341F"/>
    <w:rsid w:val="00A03D88"/>
    <w:rsid w:val="00A04DB8"/>
    <w:rsid w:val="00A07630"/>
    <w:rsid w:val="00A076B8"/>
    <w:rsid w:val="00A07DE5"/>
    <w:rsid w:val="00A10D17"/>
    <w:rsid w:val="00A11B85"/>
    <w:rsid w:val="00A130C3"/>
    <w:rsid w:val="00A133DF"/>
    <w:rsid w:val="00A16DCD"/>
    <w:rsid w:val="00A20CEF"/>
    <w:rsid w:val="00A2360C"/>
    <w:rsid w:val="00A23A99"/>
    <w:rsid w:val="00A23DB4"/>
    <w:rsid w:val="00A25504"/>
    <w:rsid w:val="00A25768"/>
    <w:rsid w:val="00A324A9"/>
    <w:rsid w:val="00A3279C"/>
    <w:rsid w:val="00A351FD"/>
    <w:rsid w:val="00A353C3"/>
    <w:rsid w:val="00A36319"/>
    <w:rsid w:val="00A36913"/>
    <w:rsid w:val="00A40D9C"/>
    <w:rsid w:val="00A41933"/>
    <w:rsid w:val="00A41A3F"/>
    <w:rsid w:val="00A41FB8"/>
    <w:rsid w:val="00A458A5"/>
    <w:rsid w:val="00A45CFF"/>
    <w:rsid w:val="00A47B69"/>
    <w:rsid w:val="00A47F55"/>
    <w:rsid w:val="00A50792"/>
    <w:rsid w:val="00A50AFC"/>
    <w:rsid w:val="00A51017"/>
    <w:rsid w:val="00A512CA"/>
    <w:rsid w:val="00A52729"/>
    <w:rsid w:val="00A529AD"/>
    <w:rsid w:val="00A56898"/>
    <w:rsid w:val="00A569EC"/>
    <w:rsid w:val="00A571D8"/>
    <w:rsid w:val="00A61228"/>
    <w:rsid w:val="00A632A9"/>
    <w:rsid w:val="00A63325"/>
    <w:rsid w:val="00A6337D"/>
    <w:rsid w:val="00A63F05"/>
    <w:rsid w:val="00A65D0F"/>
    <w:rsid w:val="00A6601F"/>
    <w:rsid w:val="00A67BDD"/>
    <w:rsid w:val="00A67D77"/>
    <w:rsid w:val="00A71617"/>
    <w:rsid w:val="00A72BB2"/>
    <w:rsid w:val="00A738B6"/>
    <w:rsid w:val="00A74098"/>
    <w:rsid w:val="00A75331"/>
    <w:rsid w:val="00A75E80"/>
    <w:rsid w:val="00A765E4"/>
    <w:rsid w:val="00A77205"/>
    <w:rsid w:val="00A77212"/>
    <w:rsid w:val="00A800A4"/>
    <w:rsid w:val="00A8030E"/>
    <w:rsid w:val="00A810CE"/>
    <w:rsid w:val="00A81AAF"/>
    <w:rsid w:val="00A84C5A"/>
    <w:rsid w:val="00A87ADD"/>
    <w:rsid w:val="00A90672"/>
    <w:rsid w:val="00A90A0C"/>
    <w:rsid w:val="00A920F8"/>
    <w:rsid w:val="00A92449"/>
    <w:rsid w:val="00A94488"/>
    <w:rsid w:val="00A96F8D"/>
    <w:rsid w:val="00AA0259"/>
    <w:rsid w:val="00AA0FD3"/>
    <w:rsid w:val="00AA4204"/>
    <w:rsid w:val="00AA4A35"/>
    <w:rsid w:val="00AA5030"/>
    <w:rsid w:val="00AA592C"/>
    <w:rsid w:val="00AA5B51"/>
    <w:rsid w:val="00AA69E3"/>
    <w:rsid w:val="00AB1BE6"/>
    <w:rsid w:val="00AB2065"/>
    <w:rsid w:val="00AB25D1"/>
    <w:rsid w:val="00AB3192"/>
    <w:rsid w:val="00AB572E"/>
    <w:rsid w:val="00AB603C"/>
    <w:rsid w:val="00AB6493"/>
    <w:rsid w:val="00AB6B34"/>
    <w:rsid w:val="00AC0A2C"/>
    <w:rsid w:val="00AC186D"/>
    <w:rsid w:val="00AC1A3A"/>
    <w:rsid w:val="00AC4C6D"/>
    <w:rsid w:val="00AC7F51"/>
    <w:rsid w:val="00AD0418"/>
    <w:rsid w:val="00AD0F99"/>
    <w:rsid w:val="00AD1D9E"/>
    <w:rsid w:val="00AD33A9"/>
    <w:rsid w:val="00AD39DB"/>
    <w:rsid w:val="00AD5437"/>
    <w:rsid w:val="00AD5E8A"/>
    <w:rsid w:val="00AE458F"/>
    <w:rsid w:val="00AE6131"/>
    <w:rsid w:val="00AE652A"/>
    <w:rsid w:val="00AE6DE0"/>
    <w:rsid w:val="00AE748A"/>
    <w:rsid w:val="00AF0A1F"/>
    <w:rsid w:val="00AF0F15"/>
    <w:rsid w:val="00AF3E22"/>
    <w:rsid w:val="00AF4210"/>
    <w:rsid w:val="00AF498B"/>
    <w:rsid w:val="00AF4B3A"/>
    <w:rsid w:val="00AF5216"/>
    <w:rsid w:val="00AF57DE"/>
    <w:rsid w:val="00AF64A1"/>
    <w:rsid w:val="00AF6993"/>
    <w:rsid w:val="00AF6C99"/>
    <w:rsid w:val="00AF7B59"/>
    <w:rsid w:val="00AF7ED7"/>
    <w:rsid w:val="00B00880"/>
    <w:rsid w:val="00B028D6"/>
    <w:rsid w:val="00B02B2D"/>
    <w:rsid w:val="00B030EA"/>
    <w:rsid w:val="00B06615"/>
    <w:rsid w:val="00B06850"/>
    <w:rsid w:val="00B10CB6"/>
    <w:rsid w:val="00B12809"/>
    <w:rsid w:val="00B14A17"/>
    <w:rsid w:val="00B14EC4"/>
    <w:rsid w:val="00B15957"/>
    <w:rsid w:val="00B15CCC"/>
    <w:rsid w:val="00B276E7"/>
    <w:rsid w:val="00B3230C"/>
    <w:rsid w:val="00B32DF2"/>
    <w:rsid w:val="00B348FA"/>
    <w:rsid w:val="00B36C79"/>
    <w:rsid w:val="00B4064E"/>
    <w:rsid w:val="00B41326"/>
    <w:rsid w:val="00B4664C"/>
    <w:rsid w:val="00B46A39"/>
    <w:rsid w:val="00B47C9C"/>
    <w:rsid w:val="00B47F65"/>
    <w:rsid w:val="00B50DAA"/>
    <w:rsid w:val="00B52843"/>
    <w:rsid w:val="00B531E0"/>
    <w:rsid w:val="00B53E47"/>
    <w:rsid w:val="00B55114"/>
    <w:rsid w:val="00B5651C"/>
    <w:rsid w:val="00B600DD"/>
    <w:rsid w:val="00B63BD1"/>
    <w:rsid w:val="00B652F9"/>
    <w:rsid w:val="00B65CDB"/>
    <w:rsid w:val="00B671EA"/>
    <w:rsid w:val="00B671FC"/>
    <w:rsid w:val="00B677A4"/>
    <w:rsid w:val="00B67FD1"/>
    <w:rsid w:val="00B73956"/>
    <w:rsid w:val="00B741B4"/>
    <w:rsid w:val="00B75B60"/>
    <w:rsid w:val="00B77445"/>
    <w:rsid w:val="00B77F9D"/>
    <w:rsid w:val="00B817E1"/>
    <w:rsid w:val="00B82450"/>
    <w:rsid w:val="00B84870"/>
    <w:rsid w:val="00B85334"/>
    <w:rsid w:val="00B9018A"/>
    <w:rsid w:val="00B915B0"/>
    <w:rsid w:val="00B919E0"/>
    <w:rsid w:val="00B92288"/>
    <w:rsid w:val="00B9442A"/>
    <w:rsid w:val="00B965CC"/>
    <w:rsid w:val="00BA1DDA"/>
    <w:rsid w:val="00BA1E17"/>
    <w:rsid w:val="00BA39E8"/>
    <w:rsid w:val="00BA3AC5"/>
    <w:rsid w:val="00BA61CE"/>
    <w:rsid w:val="00BA6C59"/>
    <w:rsid w:val="00BA6F6B"/>
    <w:rsid w:val="00BB0877"/>
    <w:rsid w:val="00BB0C85"/>
    <w:rsid w:val="00BB18A9"/>
    <w:rsid w:val="00BB29E9"/>
    <w:rsid w:val="00BB40E4"/>
    <w:rsid w:val="00BB5194"/>
    <w:rsid w:val="00BB55DD"/>
    <w:rsid w:val="00BB76F5"/>
    <w:rsid w:val="00BB7F72"/>
    <w:rsid w:val="00BC0256"/>
    <w:rsid w:val="00BC040C"/>
    <w:rsid w:val="00BC3DCF"/>
    <w:rsid w:val="00BC4125"/>
    <w:rsid w:val="00BC691A"/>
    <w:rsid w:val="00BC6D84"/>
    <w:rsid w:val="00BC7FA2"/>
    <w:rsid w:val="00BD0551"/>
    <w:rsid w:val="00BD0801"/>
    <w:rsid w:val="00BD1AC8"/>
    <w:rsid w:val="00BD1D24"/>
    <w:rsid w:val="00BD1F4A"/>
    <w:rsid w:val="00BD3FB6"/>
    <w:rsid w:val="00BD43C2"/>
    <w:rsid w:val="00BD5032"/>
    <w:rsid w:val="00BD53B0"/>
    <w:rsid w:val="00BE0B45"/>
    <w:rsid w:val="00BE0F8B"/>
    <w:rsid w:val="00BE54DE"/>
    <w:rsid w:val="00BE5678"/>
    <w:rsid w:val="00BE6254"/>
    <w:rsid w:val="00BE6A22"/>
    <w:rsid w:val="00BE6F0B"/>
    <w:rsid w:val="00BE77FE"/>
    <w:rsid w:val="00BE79A7"/>
    <w:rsid w:val="00BE7E9B"/>
    <w:rsid w:val="00BF03EE"/>
    <w:rsid w:val="00BF131E"/>
    <w:rsid w:val="00BF3A1D"/>
    <w:rsid w:val="00BF4DD7"/>
    <w:rsid w:val="00BF4DEC"/>
    <w:rsid w:val="00BF4E9C"/>
    <w:rsid w:val="00BF5F24"/>
    <w:rsid w:val="00BF604E"/>
    <w:rsid w:val="00BF771E"/>
    <w:rsid w:val="00BF7BBC"/>
    <w:rsid w:val="00C0085F"/>
    <w:rsid w:val="00C02802"/>
    <w:rsid w:val="00C03F09"/>
    <w:rsid w:val="00C0454A"/>
    <w:rsid w:val="00C05812"/>
    <w:rsid w:val="00C067E0"/>
    <w:rsid w:val="00C1019E"/>
    <w:rsid w:val="00C10DF9"/>
    <w:rsid w:val="00C14286"/>
    <w:rsid w:val="00C14AB3"/>
    <w:rsid w:val="00C16509"/>
    <w:rsid w:val="00C171EC"/>
    <w:rsid w:val="00C20876"/>
    <w:rsid w:val="00C21515"/>
    <w:rsid w:val="00C2256D"/>
    <w:rsid w:val="00C22C35"/>
    <w:rsid w:val="00C246FB"/>
    <w:rsid w:val="00C32F4F"/>
    <w:rsid w:val="00C35CA9"/>
    <w:rsid w:val="00C3735C"/>
    <w:rsid w:val="00C40580"/>
    <w:rsid w:val="00C425B5"/>
    <w:rsid w:val="00C42969"/>
    <w:rsid w:val="00C44D6F"/>
    <w:rsid w:val="00C46314"/>
    <w:rsid w:val="00C46DFF"/>
    <w:rsid w:val="00C47C5D"/>
    <w:rsid w:val="00C50A7A"/>
    <w:rsid w:val="00C514F4"/>
    <w:rsid w:val="00C52D20"/>
    <w:rsid w:val="00C53786"/>
    <w:rsid w:val="00C54F47"/>
    <w:rsid w:val="00C55EF4"/>
    <w:rsid w:val="00C6150F"/>
    <w:rsid w:val="00C652E2"/>
    <w:rsid w:val="00C6539B"/>
    <w:rsid w:val="00C655A2"/>
    <w:rsid w:val="00C71FBF"/>
    <w:rsid w:val="00C73AAC"/>
    <w:rsid w:val="00C74D86"/>
    <w:rsid w:val="00C754D2"/>
    <w:rsid w:val="00C75E45"/>
    <w:rsid w:val="00C7704D"/>
    <w:rsid w:val="00C77F1F"/>
    <w:rsid w:val="00C815E5"/>
    <w:rsid w:val="00C83F78"/>
    <w:rsid w:val="00C84D39"/>
    <w:rsid w:val="00C85DD9"/>
    <w:rsid w:val="00C86D67"/>
    <w:rsid w:val="00C95B7F"/>
    <w:rsid w:val="00C96126"/>
    <w:rsid w:val="00C96BAA"/>
    <w:rsid w:val="00C96DAC"/>
    <w:rsid w:val="00C97437"/>
    <w:rsid w:val="00CA0739"/>
    <w:rsid w:val="00CA4592"/>
    <w:rsid w:val="00CA573D"/>
    <w:rsid w:val="00CA574C"/>
    <w:rsid w:val="00CA6A5A"/>
    <w:rsid w:val="00CB1E0E"/>
    <w:rsid w:val="00CB241F"/>
    <w:rsid w:val="00CB430E"/>
    <w:rsid w:val="00CB5CAF"/>
    <w:rsid w:val="00CC2523"/>
    <w:rsid w:val="00CC3076"/>
    <w:rsid w:val="00CC4DEF"/>
    <w:rsid w:val="00CD029E"/>
    <w:rsid w:val="00CD0DA0"/>
    <w:rsid w:val="00CD4983"/>
    <w:rsid w:val="00CE034C"/>
    <w:rsid w:val="00CE098C"/>
    <w:rsid w:val="00CE2E64"/>
    <w:rsid w:val="00CE4176"/>
    <w:rsid w:val="00CE47AA"/>
    <w:rsid w:val="00CF4263"/>
    <w:rsid w:val="00CF5864"/>
    <w:rsid w:val="00CF72CE"/>
    <w:rsid w:val="00CF77B9"/>
    <w:rsid w:val="00D00BC1"/>
    <w:rsid w:val="00D015CF"/>
    <w:rsid w:val="00D01A6D"/>
    <w:rsid w:val="00D01B11"/>
    <w:rsid w:val="00D01C87"/>
    <w:rsid w:val="00D02DAA"/>
    <w:rsid w:val="00D03BD6"/>
    <w:rsid w:val="00D05BB1"/>
    <w:rsid w:val="00D0664B"/>
    <w:rsid w:val="00D07BAE"/>
    <w:rsid w:val="00D10281"/>
    <w:rsid w:val="00D1181C"/>
    <w:rsid w:val="00D14FFE"/>
    <w:rsid w:val="00D1579F"/>
    <w:rsid w:val="00D16EA1"/>
    <w:rsid w:val="00D176F5"/>
    <w:rsid w:val="00D2163D"/>
    <w:rsid w:val="00D24289"/>
    <w:rsid w:val="00D27405"/>
    <w:rsid w:val="00D31D40"/>
    <w:rsid w:val="00D32A10"/>
    <w:rsid w:val="00D32AF9"/>
    <w:rsid w:val="00D423F9"/>
    <w:rsid w:val="00D4380F"/>
    <w:rsid w:val="00D44488"/>
    <w:rsid w:val="00D44A81"/>
    <w:rsid w:val="00D50F94"/>
    <w:rsid w:val="00D51B68"/>
    <w:rsid w:val="00D5276A"/>
    <w:rsid w:val="00D54BAF"/>
    <w:rsid w:val="00D5599C"/>
    <w:rsid w:val="00D56671"/>
    <w:rsid w:val="00D60457"/>
    <w:rsid w:val="00D61407"/>
    <w:rsid w:val="00D61C0B"/>
    <w:rsid w:val="00D62D38"/>
    <w:rsid w:val="00D66DA7"/>
    <w:rsid w:val="00D677C1"/>
    <w:rsid w:val="00D71F14"/>
    <w:rsid w:val="00D76AC2"/>
    <w:rsid w:val="00D80835"/>
    <w:rsid w:val="00D823FD"/>
    <w:rsid w:val="00D82690"/>
    <w:rsid w:val="00D83356"/>
    <w:rsid w:val="00D85C3B"/>
    <w:rsid w:val="00D85D9B"/>
    <w:rsid w:val="00D861D7"/>
    <w:rsid w:val="00D866A5"/>
    <w:rsid w:val="00D86A93"/>
    <w:rsid w:val="00D8748D"/>
    <w:rsid w:val="00D91BEA"/>
    <w:rsid w:val="00D92F8A"/>
    <w:rsid w:val="00D94EDA"/>
    <w:rsid w:val="00D96DD8"/>
    <w:rsid w:val="00DA0C68"/>
    <w:rsid w:val="00DA1690"/>
    <w:rsid w:val="00DA19B0"/>
    <w:rsid w:val="00DA1B77"/>
    <w:rsid w:val="00DA381E"/>
    <w:rsid w:val="00DA4071"/>
    <w:rsid w:val="00DA4F1E"/>
    <w:rsid w:val="00DB0D32"/>
    <w:rsid w:val="00DB1F32"/>
    <w:rsid w:val="00DB2276"/>
    <w:rsid w:val="00DB3246"/>
    <w:rsid w:val="00DB46B0"/>
    <w:rsid w:val="00DB4C13"/>
    <w:rsid w:val="00DB64EE"/>
    <w:rsid w:val="00DB6918"/>
    <w:rsid w:val="00DC0D33"/>
    <w:rsid w:val="00DC13D6"/>
    <w:rsid w:val="00DC22DA"/>
    <w:rsid w:val="00DC245C"/>
    <w:rsid w:val="00DC2578"/>
    <w:rsid w:val="00DC2C8A"/>
    <w:rsid w:val="00DC4E63"/>
    <w:rsid w:val="00DC4E8E"/>
    <w:rsid w:val="00DC544D"/>
    <w:rsid w:val="00DD0889"/>
    <w:rsid w:val="00DD1055"/>
    <w:rsid w:val="00DD1CCE"/>
    <w:rsid w:val="00DD218F"/>
    <w:rsid w:val="00DD25A3"/>
    <w:rsid w:val="00DD2E7F"/>
    <w:rsid w:val="00DD5031"/>
    <w:rsid w:val="00DE07D0"/>
    <w:rsid w:val="00DE1029"/>
    <w:rsid w:val="00DE1538"/>
    <w:rsid w:val="00DE18B3"/>
    <w:rsid w:val="00DE3A50"/>
    <w:rsid w:val="00DE5ACB"/>
    <w:rsid w:val="00DE798C"/>
    <w:rsid w:val="00DE7C10"/>
    <w:rsid w:val="00DE7E5B"/>
    <w:rsid w:val="00DF1071"/>
    <w:rsid w:val="00DF26BB"/>
    <w:rsid w:val="00DF2B0D"/>
    <w:rsid w:val="00DF2DAF"/>
    <w:rsid w:val="00DF3D9D"/>
    <w:rsid w:val="00DF4B0C"/>
    <w:rsid w:val="00DF73D6"/>
    <w:rsid w:val="00DF759D"/>
    <w:rsid w:val="00DF7FFC"/>
    <w:rsid w:val="00E010F0"/>
    <w:rsid w:val="00E01170"/>
    <w:rsid w:val="00E01C13"/>
    <w:rsid w:val="00E02503"/>
    <w:rsid w:val="00E03E56"/>
    <w:rsid w:val="00E07A29"/>
    <w:rsid w:val="00E10DAF"/>
    <w:rsid w:val="00E110F0"/>
    <w:rsid w:val="00E14A69"/>
    <w:rsid w:val="00E165E0"/>
    <w:rsid w:val="00E21A0F"/>
    <w:rsid w:val="00E21E8A"/>
    <w:rsid w:val="00E2241F"/>
    <w:rsid w:val="00E22A92"/>
    <w:rsid w:val="00E23E99"/>
    <w:rsid w:val="00E2710B"/>
    <w:rsid w:val="00E2713F"/>
    <w:rsid w:val="00E30020"/>
    <w:rsid w:val="00E30055"/>
    <w:rsid w:val="00E31BD3"/>
    <w:rsid w:val="00E31D77"/>
    <w:rsid w:val="00E36828"/>
    <w:rsid w:val="00E373BD"/>
    <w:rsid w:val="00E37AF9"/>
    <w:rsid w:val="00E4046A"/>
    <w:rsid w:val="00E419DB"/>
    <w:rsid w:val="00E4264B"/>
    <w:rsid w:val="00E433F0"/>
    <w:rsid w:val="00E443D0"/>
    <w:rsid w:val="00E448E1"/>
    <w:rsid w:val="00E459B2"/>
    <w:rsid w:val="00E538F6"/>
    <w:rsid w:val="00E539F9"/>
    <w:rsid w:val="00E53B03"/>
    <w:rsid w:val="00E53DB6"/>
    <w:rsid w:val="00E53F16"/>
    <w:rsid w:val="00E541EA"/>
    <w:rsid w:val="00E5649D"/>
    <w:rsid w:val="00E6164A"/>
    <w:rsid w:val="00E61DA0"/>
    <w:rsid w:val="00E61F4F"/>
    <w:rsid w:val="00E632B4"/>
    <w:rsid w:val="00E64178"/>
    <w:rsid w:val="00E676CE"/>
    <w:rsid w:val="00E702EA"/>
    <w:rsid w:val="00E72C1F"/>
    <w:rsid w:val="00E72D5D"/>
    <w:rsid w:val="00E7300C"/>
    <w:rsid w:val="00E73AE1"/>
    <w:rsid w:val="00E73F11"/>
    <w:rsid w:val="00E75875"/>
    <w:rsid w:val="00E76771"/>
    <w:rsid w:val="00E76E85"/>
    <w:rsid w:val="00E80048"/>
    <w:rsid w:val="00E818B3"/>
    <w:rsid w:val="00E81C8F"/>
    <w:rsid w:val="00E837F5"/>
    <w:rsid w:val="00E8583F"/>
    <w:rsid w:val="00E87229"/>
    <w:rsid w:val="00E87E6D"/>
    <w:rsid w:val="00E901A6"/>
    <w:rsid w:val="00E90C5D"/>
    <w:rsid w:val="00E93BFD"/>
    <w:rsid w:val="00E94351"/>
    <w:rsid w:val="00E959D2"/>
    <w:rsid w:val="00EA0E59"/>
    <w:rsid w:val="00EA2E06"/>
    <w:rsid w:val="00EA4B0B"/>
    <w:rsid w:val="00EA7EBB"/>
    <w:rsid w:val="00EB00D6"/>
    <w:rsid w:val="00EB2E95"/>
    <w:rsid w:val="00EB36ED"/>
    <w:rsid w:val="00EB3932"/>
    <w:rsid w:val="00EB6273"/>
    <w:rsid w:val="00EB78F7"/>
    <w:rsid w:val="00EB7D5C"/>
    <w:rsid w:val="00EC4DA1"/>
    <w:rsid w:val="00EC5A5F"/>
    <w:rsid w:val="00ED10EA"/>
    <w:rsid w:val="00ED142F"/>
    <w:rsid w:val="00ED2051"/>
    <w:rsid w:val="00ED2AC7"/>
    <w:rsid w:val="00ED3B3B"/>
    <w:rsid w:val="00ED4472"/>
    <w:rsid w:val="00ED61F5"/>
    <w:rsid w:val="00ED6B61"/>
    <w:rsid w:val="00ED74B1"/>
    <w:rsid w:val="00ED794C"/>
    <w:rsid w:val="00EE01A8"/>
    <w:rsid w:val="00EE0EAD"/>
    <w:rsid w:val="00EE3B88"/>
    <w:rsid w:val="00EE4D2C"/>
    <w:rsid w:val="00EE6013"/>
    <w:rsid w:val="00EE717B"/>
    <w:rsid w:val="00EE7B3E"/>
    <w:rsid w:val="00EF16F7"/>
    <w:rsid w:val="00EF27A8"/>
    <w:rsid w:val="00EF47FE"/>
    <w:rsid w:val="00EF6785"/>
    <w:rsid w:val="00F007C0"/>
    <w:rsid w:val="00F00C17"/>
    <w:rsid w:val="00F00FCA"/>
    <w:rsid w:val="00F01E3C"/>
    <w:rsid w:val="00F023F7"/>
    <w:rsid w:val="00F04CA9"/>
    <w:rsid w:val="00F04CEE"/>
    <w:rsid w:val="00F052AF"/>
    <w:rsid w:val="00F06B36"/>
    <w:rsid w:val="00F10085"/>
    <w:rsid w:val="00F10D3E"/>
    <w:rsid w:val="00F11F2C"/>
    <w:rsid w:val="00F13DCB"/>
    <w:rsid w:val="00F160B5"/>
    <w:rsid w:val="00F16DAF"/>
    <w:rsid w:val="00F176AC"/>
    <w:rsid w:val="00F178DD"/>
    <w:rsid w:val="00F2159D"/>
    <w:rsid w:val="00F2189F"/>
    <w:rsid w:val="00F21FA2"/>
    <w:rsid w:val="00F23EB5"/>
    <w:rsid w:val="00F2433E"/>
    <w:rsid w:val="00F274AF"/>
    <w:rsid w:val="00F303F8"/>
    <w:rsid w:val="00F31F3D"/>
    <w:rsid w:val="00F36EA1"/>
    <w:rsid w:val="00F3716C"/>
    <w:rsid w:val="00F378A0"/>
    <w:rsid w:val="00F37FF7"/>
    <w:rsid w:val="00F41842"/>
    <w:rsid w:val="00F443B7"/>
    <w:rsid w:val="00F446D9"/>
    <w:rsid w:val="00F45EF2"/>
    <w:rsid w:val="00F473C5"/>
    <w:rsid w:val="00F53219"/>
    <w:rsid w:val="00F5444A"/>
    <w:rsid w:val="00F54F61"/>
    <w:rsid w:val="00F55BC8"/>
    <w:rsid w:val="00F57B3C"/>
    <w:rsid w:val="00F601C5"/>
    <w:rsid w:val="00F702E1"/>
    <w:rsid w:val="00F71B27"/>
    <w:rsid w:val="00F72B5E"/>
    <w:rsid w:val="00F735DB"/>
    <w:rsid w:val="00F74388"/>
    <w:rsid w:val="00F75B20"/>
    <w:rsid w:val="00F76D8D"/>
    <w:rsid w:val="00F80E38"/>
    <w:rsid w:val="00F81375"/>
    <w:rsid w:val="00F81BFA"/>
    <w:rsid w:val="00F84BAA"/>
    <w:rsid w:val="00F90B70"/>
    <w:rsid w:val="00F91ABB"/>
    <w:rsid w:val="00F96A50"/>
    <w:rsid w:val="00F96B16"/>
    <w:rsid w:val="00FA01E8"/>
    <w:rsid w:val="00FA175D"/>
    <w:rsid w:val="00FA1E32"/>
    <w:rsid w:val="00FA23D5"/>
    <w:rsid w:val="00FA6E01"/>
    <w:rsid w:val="00FB193D"/>
    <w:rsid w:val="00FB413A"/>
    <w:rsid w:val="00FB7381"/>
    <w:rsid w:val="00FC0688"/>
    <w:rsid w:val="00FC0953"/>
    <w:rsid w:val="00FC1DDF"/>
    <w:rsid w:val="00FC3D19"/>
    <w:rsid w:val="00FC3E52"/>
    <w:rsid w:val="00FD32E3"/>
    <w:rsid w:val="00FD3D57"/>
    <w:rsid w:val="00FD4027"/>
    <w:rsid w:val="00FD5C4E"/>
    <w:rsid w:val="00FE03CE"/>
    <w:rsid w:val="00FE0CA4"/>
    <w:rsid w:val="00FE1F52"/>
    <w:rsid w:val="00FE248B"/>
    <w:rsid w:val="00FE365C"/>
    <w:rsid w:val="00FE3DF5"/>
    <w:rsid w:val="00FE7DD0"/>
    <w:rsid w:val="00FF3C35"/>
    <w:rsid w:val="00FF4A64"/>
    <w:rsid w:val="00FF606B"/>
    <w:rsid w:val="00FF6874"/>
    <w:rsid w:val="00FF76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A27C3D"/>
  <w15:docId w15:val="{2A335612-AE6D-4801-8F34-764600889D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03BD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7540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175407"/>
  </w:style>
  <w:style w:type="paragraph" w:styleId="FootnoteText">
    <w:name w:val="footnote text"/>
    <w:basedOn w:val="Normal"/>
    <w:link w:val="FootnoteTextChar"/>
    <w:uiPriority w:val="99"/>
    <w:unhideWhenUsed/>
    <w:rsid w:val="000760E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760E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0760E8"/>
    <w:rPr>
      <w:vertAlign w:val="superscript"/>
    </w:rPr>
  </w:style>
  <w:style w:type="paragraph" w:styleId="NormalWeb">
    <w:name w:val="Normal (Web)"/>
    <w:basedOn w:val="Normal"/>
    <w:uiPriority w:val="99"/>
    <w:rsid w:val="008C7B5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Default">
    <w:name w:val="Default"/>
    <w:rsid w:val="008C7B59"/>
    <w:pPr>
      <w:autoSpaceDE w:val="0"/>
      <w:autoSpaceDN w:val="0"/>
      <w:adjustRightInd w:val="0"/>
      <w:spacing w:after="0" w:line="240" w:lineRule="auto"/>
    </w:pPr>
    <w:rPr>
      <w:rFonts w:ascii="PAKMBP+TimesNewRoman" w:eastAsia="Times New Roman" w:hAnsi="PAKMBP+TimesNewRoman" w:cs="PAKMBP+TimesNewRoman"/>
      <w:color w:val="000000"/>
      <w:sz w:val="24"/>
      <w:szCs w:val="24"/>
      <w:lang w:val="en-GB" w:eastAsia="en-GB"/>
    </w:rPr>
  </w:style>
  <w:style w:type="character" w:styleId="Strong">
    <w:name w:val="Strong"/>
    <w:basedOn w:val="DefaultParagraphFont"/>
    <w:uiPriority w:val="22"/>
    <w:qFormat/>
    <w:rsid w:val="008C7B59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AD39D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39DB"/>
  </w:style>
  <w:style w:type="paragraph" w:styleId="Footer">
    <w:name w:val="footer"/>
    <w:basedOn w:val="Normal"/>
    <w:link w:val="FooterChar"/>
    <w:uiPriority w:val="99"/>
    <w:unhideWhenUsed/>
    <w:rsid w:val="00AD39D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39DB"/>
  </w:style>
  <w:style w:type="paragraph" w:styleId="BalloonText">
    <w:name w:val="Balloon Text"/>
    <w:basedOn w:val="Normal"/>
    <w:link w:val="BalloonTextChar"/>
    <w:uiPriority w:val="99"/>
    <w:semiHidden/>
    <w:unhideWhenUsed/>
    <w:rsid w:val="00F274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74AF"/>
    <w:rPr>
      <w:rFonts w:ascii="Tahoma" w:hAnsi="Tahoma" w:cs="Tahoma"/>
      <w:sz w:val="16"/>
      <w:szCs w:val="16"/>
    </w:rPr>
  </w:style>
  <w:style w:type="character" w:styleId="Emphasis">
    <w:name w:val="Emphasis"/>
    <w:uiPriority w:val="20"/>
    <w:qFormat/>
    <w:rsid w:val="008D0A73"/>
    <w:rPr>
      <w:i/>
      <w:iCs/>
    </w:rPr>
  </w:style>
  <w:style w:type="character" w:styleId="PageNumber">
    <w:name w:val="page number"/>
    <w:basedOn w:val="DefaultParagraphFont"/>
    <w:uiPriority w:val="99"/>
    <w:semiHidden/>
    <w:unhideWhenUsed/>
    <w:rsid w:val="00450332"/>
  </w:style>
  <w:style w:type="character" w:styleId="CommentReference">
    <w:name w:val="annotation reference"/>
    <w:basedOn w:val="DefaultParagraphFont"/>
    <w:uiPriority w:val="99"/>
    <w:semiHidden/>
    <w:unhideWhenUsed/>
    <w:rsid w:val="005805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05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05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05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054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258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68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79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414456">
          <w:marLeft w:val="3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825521">
          <w:marLeft w:val="3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083903">
          <w:marLeft w:val="3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843911">
          <w:marLeft w:val="3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672858">
          <w:marLeft w:val="3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528619">
          <w:marLeft w:val="3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761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254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56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288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997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30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557217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822401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390558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8582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466800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213857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227612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687429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296858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52711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48571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631707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43873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959422">
          <w:marLeft w:val="1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37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1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dihudiata31122012@gmail.com" TargetMode="External"/><Relationship Id="rId13" Type="http://schemas.openxmlformats.org/officeDocument/2006/relationships/hyperlink" Target="http://www.bapepam.go.id/syariah/fatwa/pdf/41-Obligasi_Syariah_Ijarah.pdf" TargetMode="External"/><Relationship Id="rId18" Type="http://schemas.openxmlformats.org/officeDocument/2006/relationships/hyperlink" Target="http://www.bapepam.go.id/syariah/fatwa/pdf/70-Metode_Penerbitan_SBSN.pdf" TargetMode="External"/><Relationship Id="rId26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hyperlink" Target="http://www.bapepam.go.id/syariah/fatwa/pdf/76-SBSN_Ijarah_Asset_to_be_Leased.pdf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bapepam.go.id/syariah/fatwa/pdf/40-Pasar_Modal_Syariah.pdf" TargetMode="External"/><Relationship Id="rId17" Type="http://schemas.openxmlformats.org/officeDocument/2006/relationships/hyperlink" Target="http://www.bapepam.go.id/syariah/fatwa/pdf/69-SBSN.pdf" TargetMode="External"/><Relationship Id="rId25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yperlink" Target="http://www.bapepam.go.id/syariah/fatwa/pdf/66-Fatwa_Waran.pdf" TargetMode="External"/><Relationship Id="rId20" Type="http://schemas.openxmlformats.org/officeDocument/2006/relationships/hyperlink" Target="http://www.bapepam.go.id/syariah/fatwa/pdf/72-SBSN_Ijarah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bapepam.go.id/syariah/fatwa/pdf/33-Obligasi_Syariah_Mudharabah.pdf" TargetMode="External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://www.bapepam.go.id/syariah/fatwa/pdf/65-Fatwa_HMETD.pdf" TargetMode="External"/><Relationship Id="rId23" Type="http://schemas.openxmlformats.org/officeDocument/2006/relationships/header" Target="header2.xml"/><Relationship Id="rId28" Type="http://schemas.openxmlformats.org/officeDocument/2006/relationships/theme" Target="theme/theme1.xml"/><Relationship Id="rId10" Type="http://schemas.openxmlformats.org/officeDocument/2006/relationships/hyperlink" Target="http://www.bapepam.go.id/syariah/fatwa/pdf/32-Obligasi_Syariah.pdf" TargetMode="External"/><Relationship Id="rId19" Type="http://schemas.openxmlformats.org/officeDocument/2006/relationships/hyperlink" Target="http://www.bapepam.go.id/syariah/fatwa/pdf/71-Sale_and_Lease_Back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bapepam.go.id/syariah/fatwa/pdf/20-Pedoman_Investasi_Reksa_Dana.pdf" TargetMode="External"/><Relationship Id="rId14" Type="http://schemas.openxmlformats.org/officeDocument/2006/relationships/hyperlink" Target="http://www.bapepam.go.id/syariah/fatwa/pdf/59-Obligasi_Mudharabah_Konversi.pdf" TargetMode="External"/><Relationship Id="rId22" Type="http://schemas.openxmlformats.org/officeDocument/2006/relationships/header" Target="header1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5F6DE7-1D75-43EA-84E0-D73F80419A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2</TotalTime>
  <Pages>20</Pages>
  <Words>6383</Words>
  <Characters>36388</Characters>
  <Application>Microsoft Office Word</Application>
  <DocSecurity>0</DocSecurity>
  <Lines>303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di  Hudiata</Company>
  <LinksUpToDate>false</LinksUpToDate>
  <CharactersWithSpaces>42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i</dc:creator>
  <cp:lastModifiedBy>Muh. Ridha Hakim</cp:lastModifiedBy>
  <cp:revision>18</cp:revision>
  <cp:lastPrinted>2015-10-13T13:42:00Z</cp:lastPrinted>
  <dcterms:created xsi:type="dcterms:W3CDTF">2017-07-27T04:29:00Z</dcterms:created>
  <dcterms:modified xsi:type="dcterms:W3CDTF">2017-08-01T0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turabian-fullnote-bibliography</vt:lpwstr>
  </property>
  <property fmtid="{D5CDD505-2E9C-101B-9397-08002B2CF9AE}" pid="21" name="Mendeley Recent Style Name 9_1">
    <vt:lpwstr>Turabian 8th edition (full no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e28bd4e-7581-38c1-8eee-1cb8ec00b32b</vt:lpwstr>
  </property>
  <property fmtid="{D5CDD505-2E9C-101B-9397-08002B2CF9AE}" pid="24" name="Mendeley Citation Style_1">
    <vt:lpwstr>http://www.zotero.org/styles/turabian-fullnote-bibliography</vt:lpwstr>
  </property>
</Properties>
</file>